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5BBB3C" w14:textId="159A633E" w:rsidR="00D95D5F" w:rsidRPr="0091098B" w:rsidRDefault="00D95D5F" w:rsidP="003C1AD5">
      <w:pPr>
        <w:rPr>
          <w:b/>
          <w:bCs/>
          <w:sz w:val="28"/>
          <w:szCs w:val="28"/>
        </w:rPr>
      </w:pPr>
      <w:r>
        <w:rPr>
          <w:i/>
          <w:iCs/>
        </w:rPr>
        <w:t xml:space="preserve">Submission type: </w:t>
      </w:r>
      <w:r w:rsidR="004E63A7">
        <w:rPr>
          <w:i/>
          <w:iCs/>
        </w:rPr>
        <w:t>Research a</w:t>
      </w:r>
      <w:r>
        <w:rPr>
          <w:i/>
          <w:iCs/>
        </w:rPr>
        <w:t>rticle</w:t>
      </w:r>
    </w:p>
    <w:p w14:paraId="7C7DD50B" w14:textId="77777777" w:rsidR="003C1AD5" w:rsidRDefault="003C1AD5" w:rsidP="003C1AD5">
      <w:pPr>
        <w:spacing w:after="0" w:line="480" w:lineRule="auto"/>
        <w:jc w:val="left"/>
        <w:rPr>
          <w:rFonts w:cs="Times New Roman"/>
          <w:b/>
          <w:color w:val="000000" w:themeColor="text1"/>
          <w:sz w:val="28"/>
          <w:szCs w:val="28"/>
        </w:rPr>
      </w:pPr>
    </w:p>
    <w:p w14:paraId="71BF8B35" w14:textId="422586F1" w:rsidR="008B77A1" w:rsidRPr="00625FEF" w:rsidRDefault="00D603C0" w:rsidP="00E7259E">
      <w:pPr>
        <w:spacing w:after="0" w:line="480" w:lineRule="auto"/>
        <w:jc w:val="center"/>
        <w:rPr>
          <w:rFonts w:cs="Times New Roman"/>
          <w:b/>
          <w:color w:val="000000" w:themeColor="text1"/>
          <w:sz w:val="28"/>
          <w:szCs w:val="28"/>
        </w:rPr>
      </w:pPr>
      <w:commentRangeStart w:id="0"/>
      <w:r w:rsidRPr="00D603C0">
        <w:rPr>
          <w:rFonts w:cs="Times New Roman"/>
          <w:b/>
          <w:color w:val="000000" w:themeColor="text1"/>
          <w:sz w:val="28"/>
          <w:szCs w:val="28"/>
        </w:rPr>
        <w:t>Generalist predators function as pest specialists: examining diet composition of spiders and ladybeetles across rice crop stages</w:t>
      </w:r>
      <w:commentRangeEnd w:id="0"/>
      <w:r w:rsidR="00547078">
        <w:rPr>
          <w:rStyle w:val="CommentReference"/>
        </w:rPr>
        <w:commentReference w:id="0"/>
      </w:r>
    </w:p>
    <w:p w14:paraId="1B953052" w14:textId="5CD6048B" w:rsidR="002F59D2" w:rsidRPr="004E63A7" w:rsidRDefault="002F59D2" w:rsidP="00707EED">
      <w:pPr>
        <w:spacing w:after="0" w:line="480" w:lineRule="auto"/>
        <w:jc w:val="left"/>
        <w:rPr>
          <w:color w:val="0000FF"/>
          <w:u w:val="single"/>
        </w:rPr>
      </w:pPr>
    </w:p>
    <w:p w14:paraId="53178C4F" w14:textId="615F2ED9" w:rsidR="005B0566" w:rsidRPr="002F59D2" w:rsidRDefault="00DD4E15" w:rsidP="002F59D2">
      <w:pPr>
        <w:spacing w:after="0" w:line="480" w:lineRule="auto"/>
        <w:jc w:val="center"/>
        <w:rPr>
          <w:rFonts w:cs="Times New Roman"/>
          <w:b/>
          <w:color w:val="000000" w:themeColor="text1"/>
          <w:sz w:val="28"/>
          <w:szCs w:val="28"/>
        </w:rPr>
      </w:pPr>
      <w:r w:rsidRPr="002F59D2">
        <w:rPr>
          <w:rFonts w:cs="Times New Roman"/>
          <w:b/>
          <w:color w:val="000000" w:themeColor="text1"/>
          <w:sz w:val="28"/>
          <w:szCs w:val="28"/>
        </w:rPr>
        <w:t>Abstract</w:t>
      </w:r>
    </w:p>
    <w:p w14:paraId="2DF30EA5" w14:textId="46EB5EC3" w:rsidR="002334F0" w:rsidRDefault="00DD4E15"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 xml:space="preserve">Biocontrol, using natural enemies for pest control, has a long history in agriculture.  </w:t>
      </w:r>
      <w:r w:rsidR="003A0BBF" w:rsidRPr="00077716">
        <w:rPr>
          <w:rFonts w:cs="Times New Roman"/>
          <w:color w:val="000000" w:themeColor="text1"/>
        </w:rPr>
        <w:t xml:space="preserve">It </w:t>
      </w:r>
      <w:r w:rsidRPr="00077716">
        <w:rPr>
          <w:rFonts w:cs="Times New Roman"/>
          <w:color w:val="000000" w:themeColor="text1"/>
        </w:rPr>
        <w:t xml:space="preserve">has </w:t>
      </w:r>
      <w:r w:rsidR="003A0BBF" w:rsidRPr="00077716">
        <w:rPr>
          <w:rFonts w:cs="Times New Roman"/>
          <w:color w:val="000000" w:themeColor="text1"/>
        </w:rPr>
        <w:t xml:space="preserve">received </w:t>
      </w:r>
      <w:r w:rsidRPr="00077716">
        <w:rPr>
          <w:rFonts w:cs="Times New Roman"/>
          <w:color w:val="000000" w:themeColor="text1"/>
        </w:rPr>
        <w:t>a surge of interest in the</w:t>
      </w:r>
      <w:r w:rsidR="003A0BBF" w:rsidRPr="00077716">
        <w:rPr>
          <w:rFonts w:cs="Times New Roman"/>
          <w:color w:val="000000" w:themeColor="text1"/>
        </w:rPr>
        <w:t xml:space="preserve"> recent</w:t>
      </w:r>
      <w:r w:rsidRPr="00077716">
        <w:rPr>
          <w:rFonts w:cs="Times New Roman"/>
          <w:color w:val="000000" w:themeColor="text1"/>
        </w:rPr>
        <w:t xml:space="preserve"> </w:t>
      </w:r>
      <w:del w:id="1" w:author="Gen-Chang Hsu" w:date="2024-08-17T22:06:00Z" w16du:dateUtc="2024-08-18T02:06:00Z">
        <w:r w:rsidRPr="00077716" w:rsidDel="00DE2FB3">
          <w:rPr>
            <w:rFonts w:cs="Times New Roman"/>
            <w:color w:val="000000" w:themeColor="text1"/>
          </w:rPr>
          <w:delText xml:space="preserve">Anthropocene </w:delText>
        </w:r>
      </w:del>
      <w:ins w:id="2" w:author="Gen-Chang Hsu" w:date="2024-08-17T22:06:00Z" w16du:dateUtc="2024-08-18T02:06:00Z">
        <w:r w:rsidR="00DE2FB3">
          <w:rPr>
            <w:rFonts w:cs="Times New Roman"/>
            <w:color w:val="000000" w:themeColor="text1"/>
          </w:rPr>
          <w:t>decades</w:t>
        </w:r>
        <w:r w:rsidR="00DE2FB3" w:rsidRPr="00077716">
          <w:rPr>
            <w:rFonts w:cs="Times New Roman"/>
            <w:color w:val="000000" w:themeColor="text1"/>
          </w:rPr>
          <w:t xml:space="preserve"> </w:t>
        </w:r>
      </w:ins>
      <w:r w:rsidRPr="00077716">
        <w:rPr>
          <w:rFonts w:cs="Times New Roman"/>
          <w:color w:val="000000" w:themeColor="text1"/>
        </w:rPr>
        <w:t>because of its potential as a</w:t>
      </w:r>
      <w:r w:rsidR="005C23D3" w:rsidRPr="00077716">
        <w:rPr>
          <w:rFonts w:cs="Times New Roman"/>
          <w:color w:val="000000" w:themeColor="text1"/>
        </w:rPr>
        <w:t xml:space="preserve"> valuable</w:t>
      </w:r>
      <w:r w:rsidRPr="00077716">
        <w:rPr>
          <w:rFonts w:cs="Times New Roman"/>
          <w:color w:val="000000" w:themeColor="text1"/>
        </w:rPr>
        <w:t xml:space="preserve"> tool for sustainable agriculture.</w:t>
      </w:r>
      <w:r w:rsidR="00AC5709" w:rsidRPr="00077716">
        <w:rPr>
          <w:rFonts w:cs="Times New Roman"/>
          <w:color w:val="000000" w:themeColor="text1"/>
        </w:rPr>
        <w:t xml:space="preserve">  </w:t>
      </w:r>
    </w:p>
    <w:p w14:paraId="4AAB4E8F" w14:textId="77777777" w:rsidR="002334F0" w:rsidRPr="002334F0" w:rsidRDefault="00AB21DF"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To solve a long-standing puzzle</w:t>
      </w:r>
      <w:r w:rsidR="00AC5709" w:rsidRPr="00077716">
        <w:rPr>
          <w:rFonts w:cs="Times New Roman"/>
          <w:color w:val="000000" w:themeColor="text1"/>
        </w:rPr>
        <w:t xml:space="preserve"> in biocontrol</w:t>
      </w:r>
      <w:r w:rsidRPr="00077716">
        <w:rPr>
          <w:rFonts w:cs="Times New Roman"/>
          <w:color w:val="000000" w:themeColor="text1"/>
        </w:rPr>
        <w:t xml:space="preserve">—how well the ubiquitous generalist arthropod predators (GAPs) function as biocontrol agents—this study </w:t>
      </w:r>
      <w:r w:rsidR="00321D97" w:rsidRPr="00077716">
        <w:rPr>
          <w:rFonts w:cs="Times New Roman"/>
        </w:rPr>
        <w:t xml:space="preserve">aimed to 1) quantify the diet composition of </w:t>
      </w:r>
      <w:r w:rsidRPr="00077716">
        <w:rPr>
          <w:rFonts w:cs="Times New Roman"/>
        </w:rPr>
        <w:t>GAPs</w:t>
      </w:r>
      <w:r w:rsidR="00A10653" w:rsidRPr="00077716">
        <w:rPr>
          <w:rFonts w:cs="Times New Roman"/>
        </w:rPr>
        <w:t xml:space="preserve"> </w:t>
      </w:r>
      <w:r w:rsidR="00AE14E6" w:rsidRPr="00077716">
        <w:rPr>
          <w:rFonts w:cs="Times New Roman"/>
        </w:rPr>
        <w:t xml:space="preserve">(spiders and ladybeetles) </w:t>
      </w:r>
      <w:r w:rsidR="003E1848" w:rsidRPr="00077716">
        <w:rPr>
          <w:rFonts w:cs="Times New Roman"/>
        </w:rPr>
        <w:t xml:space="preserve">at </w:t>
      </w:r>
      <w:r w:rsidR="00AE14E6" w:rsidRPr="00077716">
        <w:rPr>
          <w:rFonts w:cs="Times New Roman"/>
        </w:rPr>
        <w:t>different</w:t>
      </w:r>
      <w:r w:rsidR="003E1848" w:rsidRPr="00077716">
        <w:rPr>
          <w:rFonts w:cs="Times New Roman"/>
        </w:rPr>
        <w:t xml:space="preserve"> crop stage</w:t>
      </w:r>
      <w:r w:rsidR="00AE14E6" w:rsidRPr="00077716">
        <w:rPr>
          <w:rFonts w:cs="Times New Roman"/>
        </w:rPr>
        <w:t>s</w:t>
      </w:r>
      <w:r w:rsidR="003E1848" w:rsidRPr="00077716">
        <w:rPr>
          <w:rFonts w:cs="Times New Roman"/>
        </w:rPr>
        <w:t xml:space="preserve"> </w:t>
      </w:r>
      <w:r w:rsidR="00A10653" w:rsidRPr="00077716">
        <w:rPr>
          <w:rFonts w:cs="Times New Roman"/>
        </w:rPr>
        <w:t xml:space="preserve">using </w:t>
      </w:r>
      <w:r w:rsidR="00A10653" w:rsidRPr="00077716">
        <w:rPr>
          <w:rFonts w:cs="Times New Roman"/>
          <w:color w:val="000000" w:themeColor="text1"/>
        </w:rPr>
        <w:t>stable isotope analysis</w:t>
      </w:r>
      <w:r w:rsidR="00321D97" w:rsidRPr="00077716">
        <w:rPr>
          <w:rFonts w:cs="Times New Roman"/>
        </w:rPr>
        <w:t xml:space="preserve">, 2) examine the consistency of </w:t>
      </w:r>
      <w:r w:rsidRPr="00077716">
        <w:rPr>
          <w:rFonts w:cs="Times New Roman"/>
        </w:rPr>
        <w:t>GAP</w:t>
      </w:r>
      <w:r w:rsidR="00321D97" w:rsidRPr="00077716">
        <w:rPr>
          <w:rFonts w:cs="Times New Roman"/>
        </w:rPr>
        <w:t xml:space="preserve">s in pest consumption over years, and 3) investigate how abiotic and biotic factors affect </w:t>
      </w:r>
      <w:r w:rsidR="0063295E" w:rsidRPr="00077716">
        <w:rPr>
          <w:rFonts w:cs="Times New Roman"/>
        </w:rPr>
        <w:t>pest consumption by GAPs</w:t>
      </w:r>
      <w:r w:rsidR="00321D97" w:rsidRPr="00077716">
        <w:rPr>
          <w:rFonts w:cs="Times New Roman"/>
        </w:rPr>
        <w:t>.</w:t>
      </w:r>
      <w:r w:rsidRPr="00077716">
        <w:rPr>
          <w:rFonts w:cs="Times New Roman"/>
        </w:rPr>
        <w:t xml:space="preserve">  </w:t>
      </w:r>
    </w:p>
    <w:p w14:paraId="2834459B" w14:textId="77777777" w:rsidR="002334F0" w:rsidRDefault="00A10653" w:rsidP="00077716">
      <w:pPr>
        <w:pStyle w:val="ListParagraph"/>
        <w:numPr>
          <w:ilvl w:val="0"/>
          <w:numId w:val="6"/>
        </w:numPr>
        <w:spacing w:after="0" w:line="480" w:lineRule="auto"/>
        <w:jc w:val="left"/>
        <w:rPr>
          <w:rFonts w:cs="Times New Roman"/>
          <w:color w:val="000000" w:themeColor="text1"/>
        </w:rPr>
      </w:pPr>
      <w:r w:rsidRPr="00077716">
        <w:rPr>
          <w:rFonts w:cs="Times New Roman"/>
        </w:rPr>
        <w:t>Specifically</w:t>
      </w:r>
      <w:r w:rsidR="00AB21DF" w:rsidRPr="00077716">
        <w:rPr>
          <w:rFonts w:cs="Times New Roman"/>
        </w:rPr>
        <w:t xml:space="preserve">, we </w:t>
      </w:r>
      <w:r w:rsidR="00ED0CCC" w:rsidRPr="00077716">
        <w:rPr>
          <w:rFonts w:cs="Times New Roman"/>
        </w:rPr>
        <w:t xml:space="preserve">sampled arthropod prey and GAPs in sub-tropical organic and conventional rice farms over </w:t>
      </w:r>
      <w:r w:rsidRPr="00077716">
        <w:rPr>
          <w:rFonts w:cs="Times New Roman"/>
        </w:rPr>
        <w:t>crop stages</w:t>
      </w:r>
      <w:r w:rsidR="00ED0CCC" w:rsidRPr="00077716">
        <w:rPr>
          <w:rFonts w:cs="Times New Roman"/>
        </w:rPr>
        <w:t xml:space="preserve"> (seedling, tillering, flowering, and ripening)</w:t>
      </w:r>
      <w:r w:rsidRPr="00077716">
        <w:rPr>
          <w:rFonts w:cs="Times New Roman"/>
        </w:rPr>
        <w:t xml:space="preserve"> </w:t>
      </w:r>
      <w:r w:rsidR="00DD4E15" w:rsidRPr="00077716">
        <w:rPr>
          <w:rFonts w:cs="Times New Roman"/>
          <w:color w:val="000000" w:themeColor="text1"/>
        </w:rPr>
        <w:t>in three consecutive years.</w:t>
      </w:r>
      <w:r w:rsidR="00A71B4C" w:rsidRPr="00077716">
        <w:rPr>
          <w:rFonts w:cs="Times New Roman"/>
          <w:color w:val="000000" w:themeColor="text1"/>
        </w:rPr>
        <w:t xml:space="preserve">  </w:t>
      </w:r>
      <w:r w:rsidR="005122E4" w:rsidRPr="00077716">
        <w:rPr>
          <w:rFonts w:cs="Times New Roman"/>
          <w:color w:val="000000" w:themeColor="text1"/>
        </w:rPr>
        <w:t xml:space="preserve">Among our field-collected samples, </w:t>
      </w:r>
      <w:r w:rsidR="00365A19" w:rsidRPr="00077716">
        <w:rPr>
          <w:rFonts w:cs="Times New Roman"/>
          <w:color w:val="000000" w:themeColor="text1"/>
        </w:rPr>
        <w:t xml:space="preserve">352 arthropod predator and 828 prey </w:t>
      </w:r>
      <w:r w:rsidR="00BF3D06" w:rsidRPr="00077716">
        <w:rPr>
          <w:rFonts w:cs="Times New Roman"/>
          <w:color w:val="000000" w:themeColor="text1"/>
        </w:rPr>
        <w:t xml:space="preserve">isotope </w:t>
      </w:r>
      <w:r w:rsidR="00365A19" w:rsidRPr="00077716">
        <w:rPr>
          <w:rFonts w:cs="Times New Roman"/>
          <w:color w:val="000000" w:themeColor="text1"/>
        </w:rPr>
        <w:t>samples</w:t>
      </w:r>
      <w:r w:rsidR="005122E4" w:rsidRPr="00077716">
        <w:rPr>
          <w:rFonts w:cs="Times New Roman"/>
          <w:color w:val="000000" w:themeColor="text1"/>
        </w:rPr>
        <w:t xml:space="preserve"> were analyzed to </w:t>
      </w:r>
      <w:r w:rsidR="00BF3D06" w:rsidRPr="00077716">
        <w:rPr>
          <w:rFonts w:cs="Times New Roman"/>
          <w:color w:val="000000" w:themeColor="text1"/>
        </w:rPr>
        <w:t>infer predator-prey interactions</w:t>
      </w:r>
      <w:r w:rsidR="00365A19" w:rsidRPr="00077716">
        <w:rPr>
          <w:rFonts w:cs="Times New Roman"/>
          <w:color w:val="000000" w:themeColor="text1"/>
        </w:rPr>
        <w:t>.</w:t>
      </w:r>
      <w:r w:rsidR="00AC5709" w:rsidRPr="00077716">
        <w:rPr>
          <w:rFonts w:cs="Times New Roman"/>
          <w:color w:val="000000" w:themeColor="text1"/>
        </w:rPr>
        <w:t xml:space="preserve">  </w:t>
      </w:r>
    </w:p>
    <w:p w14:paraId="70EF6796" w14:textId="77777777" w:rsidR="002334F0" w:rsidRPr="002334F0" w:rsidRDefault="00110F36"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Our results show</w:t>
      </w:r>
      <w:r w:rsidR="00ED3E5D" w:rsidRPr="00077716">
        <w:rPr>
          <w:rFonts w:cs="Times New Roman"/>
          <w:color w:val="000000" w:themeColor="text1"/>
        </w:rPr>
        <w:t xml:space="preserve"> the following: </w:t>
      </w:r>
      <w:r w:rsidRPr="00077716">
        <w:rPr>
          <w:rFonts w:cs="Times New Roman"/>
          <w:color w:val="000000" w:themeColor="text1"/>
        </w:rPr>
        <w:t xml:space="preserve"> </w:t>
      </w:r>
      <w:r w:rsidR="00ED3E5D" w:rsidRPr="00077716">
        <w:rPr>
          <w:rFonts w:cs="Times New Roman"/>
          <w:color w:val="000000" w:themeColor="text1"/>
        </w:rPr>
        <w:t xml:space="preserve">a) The proportion of rice pests in </w:t>
      </w:r>
      <w:proofErr w:type="spellStart"/>
      <w:r w:rsidR="00ED3E5D" w:rsidRPr="00077716">
        <w:rPr>
          <w:rFonts w:cs="Times New Roman"/>
          <w:color w:val="000000" w:themeColor="text1"/>
        </w:rPr>
        <w:t>GAPs’</w:t>
      </w:r>
      <w:proofErr w:type="spellEnd"/>
      <w:r w:rsidR="00ED3E5D" w:rsidRPr="00077716">
        <w:rPr>
          <w:rFonts w:cs="Times New Roman"/>
          <w:color w:val="000000" w:themeColor="text1"/>
        </w:rPr>
        <w:t xml:space="preserve"> diets in both organic and conventional </w:t>
      </w:r>
      <w:r w:rsidR="00AE14E6" w:rsidRPr="00077716">
        <w:rPr>
          <w:rFonts w:cs="Times New Roman"/>
          <w:color w:val="000000" w:themeColor="text1"/>
        </w:rPr>
        <w:t xml:space="preserve">rice </w:t>
      </w:r>
      <w:r w:rsidR="00ED3E5D" w:rsidRPr="00077716">
        <w:rPr>
          <w:rFonts w:cs="Times New Roman"/>
          <w:color w:val="000000" w:themeColor="text1"/>
        </w:rPr>
        <w:t>farms increased over the crop season, from 2</w:t>
      </w:r>
      <w:r w:rsidR="00297DF3" w:rsidRPr="00077716">
        <w:rPr>
          <w:rFonts w:cs="Times New Roman"/>
          <w:color w:val="000000" w:themeColor="text1"/>
        </w:rPr>
        <w:t>1</w:t>
      </w:r>
      <w:r w:rsidR="00ED3E5D" w:rsidRPr="00077716">
        <w:rPr>
          <w:rFonts w:cs="Times New Roman"/>
          <w:color w:val="000000" w:themeColor="text1"/>
        </w:rPr>
        <w:t xml:space="preserve">-47% at the tillering stage to </w:t>
      </w:r>
      <w:r w:rsidR="00297DF3" w:rsidRPr="00077716">
        <w:rPr>
          <w:rFonts w:cs="Times New Roman"/>
          <w:color w:val="000000" w:themeColor="text1"/>
        </w:rPr>
        <w:t>80</w:t>
      </w:r>
      <w:r w:rsidR="00ED3E5D" w:rsidRPr="00077716">
        <w:rPr>
          <w:rFonts w:cs="Times New Roman"/>
          <w:color w:val="000000" w:themeColor="text1"/>
        </w:rPr>
        <w:t>-9</w:t>
      </w:r>
      <w:r w:rsidR="00297DF3" w:rsidRPr="00077716">
        <w:rPr>
          <w:rFonts w:cs="Times New Roman"/>
          <w:color w:val="000000" w:themeColor="text1"/>
        </w:rPr>
        <w:t>7</w:t>
      </w:r>
      <w:r w:rsidR="00ED3E5D" w:rsidRPr="00077716">
        <w:rPr>
          <w:rFonts w:cs="Times New Roman"/>
          <w:color w:val="000000" w:themeColor="text1"/>
        </w:rPr>
        <w:t xml:space="preserve">% at the ripening stage, across the three study years.  </w:t>
      </w:r>
      <w:r w:rsidRPr="00077716">
        <w:rPr>
          <w:rFonts w:cs="Times New Roman"/>
          <w:szCs w:val="28"/>
        </w:rPr>
        <w:t>The high percentage</w:t>
      </w:r>
      <w:r w:rsidR="00FC3879" w:rsidRPr="00077716">
        <w:rPr>
          <w:rFonts w:cs="Times New Roman"/>
          <w:szCs w:val="28"/>
        </w:rPr>
        <w:t xml:space="preserve"> in pest consumption</w:t>
      </w:r>
      <w:r w:rsidRPr="00077716">
        <w:rPr>
          <w:rFonts w:cs="Times New Roman"/>
          <w:szCs w:val="28"/>
        </w:rPr>
        <w:t xml:space="preserve"> at </w:t>
      </w:r>
      <w:r w:rsidR="003E1848" w:rsidRPr="00077716">
        <w:rPr>
          <w:rFonts w:cs="Times New Roman"/>
          <w:szCs w:val="28"/>
        </w:rPr>
        <w:t xml:space="preserve">late crop </w:t>
      </w:r>
      <w:r w:rsidRPr="00077716">
        <w:rPr>
          <w:rFonts w:cs="Times New Roman"/>
          <w:szCs w:val="28"/>
        </w:rPr>
        <w:t>stage</w:t>
      </w:r>
      <w:r w:rsidR="003E1848" w:rsidRPr="00077716">
        <w:rPr>
          <w:rFonts w:cs="Times New Roman"/>
          <w:szCs w:val="28"/>
        </w:rPr>
        <w:t>s</w:t>
      </w:r>
      <w:r w:rsidR="00FC3879" w:rsidRPr="00077716">
        <w:rPr>
          <w:rFonts w:cs="Times New Roman"/>
          <w:szCs w:val="28"/>
        </w:rPr>
        <w:t xml:space="preserve"> (flowering and ripening)</w:t>
      </w:r>
      <w:r w:rsidRPr="00077716">
        <w:rPr>
          <w:rFonts w:cs="Times New Roman"/>
          <w:szCs w:val="28"/>
        </w:rPr>
        <w:t xml:space="preserve"> suggests that </w:t>
      </w:r>
      <w:r w:rsidRPr="00077716">
        <w:rPr>
          <w:rFonts w:cs="Times New Roman"/>
          <w:szCs w:val="28"/>
        </w:rPr>
        <w:lastRenderedPageBreak/>
        <w:t>GAPs can function as specialists in pest management during the critical period of crop production.</w:t>
      </w:r>
      <w:r w:rsidR="00564DF9" w:rsidRPr="00077716">
        <w:rPr>
          <w:rFonts w:cs="Times New Roman"/>
          <w:szCs w:val="28"/>
        </w:rPr>
        <w:t xml:space="preserve">  </w:t>
      </w:r>
      <w:r w:rsidR="007C228A" w:rsidRPr="00077716">
        <w:rPr>
          <w:rFonts w:cs="Times New Roman"/>
          <w:szCs w:val="28"/>
        </w:rPr>
        <w:t xml:space="preserve">Regarding individual predator groups, </w:t>
      </w:r>
      <w:r w:rsidR="0023497C" w:rsidRPr="00077716">
        <w:rPr>
          <w:rFonts w:cs="Times New Roman"/>
          <w:szCs w:val="28"/>
        </w:rPr>
        <w:t xml:space="preserve">spiders and ladybeetles exhibited distinct dietary patterns over crop </w:t>
      </w:r>
      <w:r w:rsidR="007C228A" w:rsidRPr="00077716">
        <w:rPr>
          <w:rFonts w:cs="Times New Roman"/>
          <w:szCs w:val="28"/>
        </w:rPr>
        <w:t>stages</w:t>
      </w:r>
      <w:r w:rsidR="00A278C8" w:rsidRPr="00077716">
        <w:rPr>
          <w:rFonts w:cs="Times New Roman"/>
          <w:szCs w:val="28"/>
        </w:rPr>
        <w:t>.</w:t>
      </w:r>
      <w:r w:rsidR="0023497C" w:rsidRPr="00077716">
        <w:rPr>
          <w:rFonts w:cs="Times New Roman"/>
          <w:szCs w:val="28"/>
        </w:rPr>
        <w:t xml:space="preserve"> </w:t>
      </w:r>
      <w:r w:rsidR="00A278C8" w:rsidRPr="00077716">
        <w:rPr>
          <w:rFonts w:cs="Times New Roman"/>
          <w:szCs w:val="28"/>
        </w:rPr>
        <w:t xml:space="preserve"> </w:t>
      </w:r>
      <w:r w:rsidR="00ED3E5D" w:rsidRPr="00077716">
        <w:rPr>
          <w:rFonts w:cs="Times New Roman"/>
          <w:szCs w:val="28"/>
        </w:rPr>
        <w:t>b)</w:t>
      </w:r>
      <w:r w:rsidR="00150CDB" w:rsidRPr="00077716">
        <w:rPr>
          <w:rFonts w:cs="Times New Roman"/>
          <w:szCs w:val="28"/>
        </w:rPr>
        <w:t xml:space="preserve"> </w:t>
      </w:r>
      <w:r w:rsidR="00E610BD" w:rsidRPr="00077716">
        <w:rPr>
          <w:rFonts w:cs="Times New Roman"/>
          <w:szCs w:val="28"/>
        </w:rPr>
        <w:t xml:space="preserve">The </w:t>
      </w:r>
      <w:r w:rsidR="003C2C27" w:rsidRPr="00077716">
        <w:rPr>
          <w:rFonts w:cs="Times New Roman"/>
          <w:szCs w:val="28"/>
        </w:rPr>
        <w:t xml:space="preserve">high </w:t>
      </w:r>
      <w:r w:rsidR="00E610BD" w:rsidRPr="00077716">
        <w:rPr>
          <w:rFonts w:cs="Times New Roman"/>
          <w:szCs w:val="28"/>
        </w:rPr>
        <w:t xml:space="preserve">pest consumption by GAPs </w:t>
      </w:r>
      <w:r w:rsidR="003C2C27" w:rsidRPr="00077716">
        <w:rPr>
          <w:rFonts w:cs="Times New Roman"/>
          <w:szCs w:val="28"/>
        </w:rPr>
        <w:t xml:space="preserve">at </w:t>
      </w:r>
      <w:r w:rsidR="00FC3879" w:rsidRPr="00077716">
        <w:rPr>
          <w:rFonts w:cs="Times New Roman"/>
          <w:szCs w:val="28"/>
        </w:rPr>
        <w:t>late crop</w:t>
      </w:r>
      <w:r w:rsidR="003C2C27" w:rsidRPr="00077716">
        <w:rPr>
          <w:rFonts w:cs="Times New Roman"/>
          <w:szCs w:val="28"/>
        </w:rPr>
        <w:t xml:space="preserve"> stage</w:t>
      </w:r>
      <w:r w:rsidR="00FC3879" w:rsidRPr="00077716">
        <w:rPr>
          <w:rFonts w:cs="Times New Roman"/>
          <w:szCs w:val="28"/>
        </w:rPr>
        <w:t>s</w:t>
      </w:r>
      <w:r w:rsidR="003C2C27" w:rsidRPr="00077716">
        <w:rPr>
          <w:rFonts w:cs="Times New Roman"/>
          <w:szCs w:val="28"/>
        </w:rPr>
        <w:t xml:space="preserve"> </w:t>
      </w:r>
      <w:r w:rsidR="00E610BD" w:rsidRPr="00077716">
        <w:rPr>
          <w:rFonts w:cs="Times New Roman"/>
          <w:szCs w:val="28"/>
        </w:rPr>
        <w:t xml:space="preserve">was similar across </w:t>
      </w:r>
      <w:r w:rsidR="00ED3E5D" w:rsidRPr="00077716">
        <w:rPr>
          <w:rFonts w:cs="Times New Roman"/>
          <w:szCs w:val="28"/>
        </w:rPr>
        <w:t>year</w:t>
      </w:r>
      <w:r w:rsidR="00E610BD" w:rsidRPr="00077716">
        <w:rPr>
          <w:rFonts w:cs="Times New Roman"/>
          <w:szCs w:val="28"/>
        </w:rPr>
        <w:t>s</w:t>
      </w:r>
      <w:r w:rsidR="00AE14E6" w:rsidRPr="00077716">
        <w:rPr>
          <w:rFonts w:cs="Times New Roman"/>
          <w:szCs w:val="28"/>
        </w:rPr>
        <w:t xml:space="preserve"> despite variable climatic conditions and prey availability</w:t>
      </w:r>
      <w:r w:rsidR="00E610BD" w:rsidRPr="00077716">
        <w:rPr>
          <w:rFonts w:cs="Times New Roman"/>
          <w:color w:val="000000" w:themeColor="text1"/>
        </w:rPr>
        <w:t>,</w:t>
      </w:r>
      <w:r w:rsidR="00E610BD" w:rsidRPr="00077716">
        <w:rPr>
          <w:rFonts w:cs="Times New Roman"/>
          <w:szCs w:val="28"/>
        </w:rPr>
        <w:t xml:space="preserve"> </w:t>
      </w:r>
      <w:r w:rsidR="00ED3E5D" w:rsidRPr="00077716">
        <w:rPr>
          <w:rFonts w:cs="Times New Roman"/>
          <w:szCs w:val="28"/>
        </w:rPr>
        <w:t>suggesting a consistency in GAP feeding habits and biocontrol value</w:t>
      </w:r>
      <w:r w:rsidR="00E610BD" w:rsidRPr="00077716">
        <w:rPr>
          <w:rFonts w:cs="Times New Roman"/>
          <w:szCs w:val="28"/>
        </w:rPr>
        <w:t xml:space="preserve">.  c) The proportion of rice pests in </w:t>
      </w:r>
      <w:proofErr w:type="spellStart"/>
      <w:r w:rsidR="00E610BD" w:rsidRPr="00077716">
        <w:rPr>
          <w:rFonts w:cs="Times New Roman"/>
          <w:szCs w:val="28"/>
        </w:rPr>
        <w:t>GAPs’</w:t>
      </w:r>
      <w:proofErr w:type="spellEnd"/>
      <w:r w:rsidR="00E610BD" w:rsidRPr="00077716">
        <w:rPr>
          <w:rFonts w:cs="Times New Roman"/>
          <w:szCs w:val="28"/>
        </w:rPr>
        <w:t xml:space="preserve"> diets varied with farm type and crop stage (e.g., higher in conventional farms and during flowering/ripening stages)</w:t>
      </w:r>
      <w:r w:rsidR="00FC3879" w:rsidRPr="00077716">
        <w:rPr>
          <w:rFonts w:cs="Times New Roman"/>
          <w:szCs w:val="28"/>
        </w:rPr>
        <w:t xml:space="preserve">.  </w:t>
      </w:r>
    </w:p>
    <w:p w14:paraId="71F50172" w14:textId="735A7961" w:rsidR="005B0566" w:rsidRPr="00077716" w:rsidRDefault="00711428" w:rsidP="00077716">
      <w:pPr>
        <w:pStyle w:val="ListParagraph"/>
        <w:numPr>
          <w:ilvl w:val="0"/>
          <w:numId w:val="6"/>
        </w:numPr>
        <w:spacing w:after="0" w:line="480" w:lineRule="auto"/>
        <w:jc w:val="left"/>
        <w:rPr>
          <w:rFonts w:cs="Times New Roman"/>
          <w:color w:val="000000" w:themeColor="text1"/>
        </w:rPr>
      </w:pPr>
      <w:r w:rsidRPr="00077716">
        <w:rPr>
          <w:rFonts w:cs="Times New Roman"/>
          <w:szCs w:val="28"/>
        </w:rPr>
        <w:t>By quantifying the diet composition of GAPs over cr</w:t>
      </w:r>
      <w:r w:rsidR="003C2A8B" w:rsidRPr="00077716">
        <w:rPr>
          <w:rFonts w:cs="Times New Roman"/>
          <w:szCs w:val="28"/>
        </w:rPr>
        <w:t>op stages</w:t>
      </w:r>
      <w:r w:rsidR="00F557D0" w:rsidRPr="00077716">
        <w:rPr>
          <w:rFonts w:cs="Times New Roman"/>
          <w:szCs w:val="28"/>
        </w:rPr>
        <w:t xml:space="preserve">, farm types, </w:t>
      </w:r>
      <w:r w:rsidR="003C2A8B" w:rsidRPr="00077716">
        <w:rPr>
          <w:rFonts w:cs="Times New Roman"/>
          <w:szCs w:val="28"/>
        </w:rPr>
        <w:t>and years, this study rev</w:t>
      </w:r>
      <w:r w:rsidR="001246AF" w:rsidRPr="00BB70DE">
        <w:t>eals</w:t>
      </w:r>
      <w:r w:rsidR="00DB7195" w:rsidRPr="00BB70DE">
        <w:t xml:space="preserve"> that generalist predators </w:t>
      </w:r>
      <w:r w:rsidR="003B441E" w:rsidRPr="00BB70DE">
        <w:t xml:space="preserve">have potential to </w:t>
      </w:r>
      <w:r w:rsidR="00DB7195" w:rsidRPr="00BB70DE">
        <w:t>produce a stable, predictable top</w:t>
      </w:r>
      <w:r w:rsidR="00DB7195" w:rsidRPr="00077716">
        <w:rPr>
          <w:rFonts w:cs="Times New Roman"/>
          <w:color w:val="000000" w:themeColor="text1"/>
        </w:rPr>
        <w:t>-down effect on pests</w:t>
      </w:r>
      <w:r w:rsidR="00A56A23" w:rsidRPr="00077716">
        <w:rPr>
          <w:rFonts w:cs="Times New Roman"/>
          <w:color w:val="000000" w:themeColor="text1"/>
        </w:rPr>
        <w:t xml:space="preserve"> </w:t>
      </w:r>
      <w:r w:rsidR="00643585" w:rsidRPr="00077716">
        <w:rPr>
          <w:rFonts w:cs="Times New Roman"/>
          <w:color w:val="000000" w:themeColor="text1"/>
        </w:rPr>
        <w:t>in rice agro-ecosystems</w:t>
      </w:r>
      <w:r w:rsidR="00DB7195" w:rsidRPr="00077716">
        <w:rPr>
          <w:rFonts w:cs="Times New Roman"/>
          <w:color w:val="000000" w:themeColor="text1"/>
        </w:rPr>
        <w:t xml:space="preserve">.  </w:t>
      </w:r>
      <w:r w:rsidR="00D311C4" w:rsidRPr="00077716">
        <w:rPr>
          <w:rFonts w:cs="Times New Roman"/>
          <w:color w:val="000000" w:themeColor="text1"/>
        </w:rPr>
        <w:t xml:space="preserve">As sustainable agriculture has become increasingly important, </w:t>
      </w:r>
      <w:r w:rsidR="00E1667D" w:rsidRPr="00077716">
        <w:rPr>
          <w:rFonts w:cs="Times New Roman"/>
          <w:color w:val="000000" w:themeColor="text1"/>
        </w:rPr>
        <w:t>i</w:t>
      </w:r>
      <w:r w:rsidR="00FC1DCE" w:rsidRPr="00077716">
        <w:rPr>
          <w:rFonts w:cs="Times New Roman"/>
          <w:color w:val="000000" w:themeColor="text1"/>
        </w:rPr>
        <w:t>ncorporating the ubiquitous generalist predators into pest management will</w:t>
      </w:r>
      <w:r w:rsidR="004165CD" w:rsidRPr="00077716">
        <w:rPr>
          <w:rFonts w:cs="Times New Roman"/>
          <w:color w:val="000000" w:themeColor="text1"/>
        </w:rPr>
        <w:t xml:space="preserve"> likely</w:t>
      </w:r>
      <w:r w:rsidR="00FC1DCE" w:rsidRPr="00077716">
        <w:rPr>
          <w:rFonts w:cs="Times New Roman"/>
          <w:color w:val="000000" w:themeColor="text1"/>
        </w:rPr>
        <w:t xml:space="preserve"> open a promising avenue </w:t>
      </w:r>
      <w:r w:rsidR="00334FAD" w:rsidRPr="00077716">
        <w:rPr>
          <w:rFonts w:cs="Times New Roman"/>
          <w:color w:val="000000" w:themeColor="text1"/>
        </w:rPr>
        <w:t>towards</w:t>
      </w:r>
      <w:r w:rsidR="00DD4E15" w:rsidRPr="00077716">
        <w:rPr>
          <w:rFonts w:cs="Times New Roman"/>
          <w:color w:val="000000" w:themeColor="text1"/>
        </w:rPr>
        <w:t xml:space="preserve"> </w:t>
      </w:r>
      <w:r w:rsidR="00E1667D" w:rsidRPr="00077716">
        <w:rPr>
          <w:rFonts w:cs="Times New Roman"/>
          <w:color w:val="000000" w:themeColor="text1"/>
        </w:rPr>
        <w:t>this goal</w:t>
      </w:r>
      <w:r w:rsidR="00DD4E15" w:rsidRPr="00077716">
        <w:rPr>
          <w:rFonts w:cs="Times New Roman"/>
          <w:color w:val="000000" w:themeColor="text1"/>
        </w:rPr>
        <w:t xml:space="preserve">.           </w:t>
      </w:r>
    </w:p>
    <w:p w14:paraId="70194D15" w14:textId="77777777" w:rsidR="002F59D2" w:rsidRDefault="002F59D2" w:rsidP="00E7259E">
      <w:pPr>
        <w:spacing w:after="0" w:line="480" w:lineRule="auto"/>
        <w:jc w:val="left"/>
        <w:rPr>
          <w:rFonts w:cs="Times New Roman"/>
          <w:i/>
          <w:iCs/>
          <w:szCs w:val="24"/>
        </w:rPr>
      </w:pPr>
    </w:p>
    <w:p w14:paraId="5F4565BA" w14:textId="49972BDA"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r>
        <w:rPr>
          <w:rFonts w:cs="Times New Roman"/>
          <w:i/>
          <w:iCs/>
          <w:szCs w:val="24"/>
        </w:rPr>
        <w:t xml:space="preserve">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sidR="00DD4E15" w:rsidRPr="00695418">
        <w:rPr>
          <w:rFonts w:cs="Times New Roman"/>
          <w:b/>
          <w:color w:val="000000" w:themeColor="text1"/>
        </w:rPr>
        <w:br w:type="page"/>
      </w:r>
    </w:p>
    <w:p w14:paraId="045C7F65" w14:textId="249E4DF7" w:rsidR="005B0566" w:rsidRPr="005404B3" w:rsidRDefault="004E63A7" w:rsidP="005404B3">
      <w:pPr>
        <w:spacing w:after="0" w:line="480" w:lineRule="auto"/>
        <w:rPr>
          <w:rFonts w:cs="Times New Roman"/>
          <w:b/>
          <w:color w:val="000000" w:themeColor="text1"/>
        </w:rPr>
      </w:pPr>
      <w:r>
        <w:rPr>
          <w:rFonts w:cs="Times New Roman"/>
          <w:b/>
          <w:color w:val="000000" w:themeColor="text1"/>
        </w:rPr>
        <w:lastRenderedPageBreak/>
        <w:t xml:space="preserve">1.  </w:t>
      </w:r>
      <w:r w:rsidR="00DD4E15" w:rsidRPr="00695418">
        <w:rPr>
          <w:rFonts w:cs="Times New Roman"/>
          <w:b/>
          <w:color w:val="000000" w:themeColor="text1"/>
        </w:rPr>
        <w:t>Introduction</w:t>
      </w:r>
      <w:r w:rsidR="005404B3">
        <w:rPr>
          <w:rFonts w:cs="Times New Roman"/>
          <w:b/>
          <w:color w:val="000000" w:themeColor="text1"/>
        </w:rPr>
        <w:t xml:space="preserve"> </w:t>
      </w:r>
    </w:p>
    <w:p w14:paraId="6B8FEB9A" w14:textId="0B5F3516" w:rsidR="005B0566" w:rsidRPr="005C029F" w:rsidRDefault="00DD4E15" w:rsidP="004E63A7">
      <w:pPr>
        <w:spacing w:after="0" w:line="480" w:lineRule="auto"/>
        <w:ind w:firstLine="720"/>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0026250A">
        <w:rPr>
          <w:rFonts w:cs="Times New Roman"/>
          <w:color w:val="000000" w:themeColor="text1"/>
        </w:rPr>
        <w:t>T</w:t>
      </w:r>
      <w:r w:rsidRPr="00695418">
        <w:rPr>
          <w:rFonts w:cs="Times New Roman"/>
          <w:color w:val="000000" w:themeColor="text1"/>
        </w:rPr>
        <w:t xml:space="preserve">he earliest record of biocontrol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w:t>
      </w:r>
      <w:r w:rsidR="00AF4207">
        <w:rPr>
          <w:rFonts w:cs="Times New Roman"/>
          <w:shd w:val="clear" w:color="auto" w:fill="FFFFFF"/>
        </w:rPr>
        <w:t xml:space="preserve">: </w:t>
      </w:r>
      <w:r w:rsidRPr="005C029F">
        <w:rPr>
          <w:rFonts w:cs="Times New Roman"/>
          <w:iCs/>
          <w:shd w:val="clear" w:color="auto" w:fill="FFFFFF"/>
        </w:rPr>
        <w:t xml:space="preserve">people </w:t>
      </w:r>
      <w:r w:rsidR="00AF4207">
        <w:rPr>
          <w:rFonts w:cs="Times New Roman"/>
          <w:iCs/>
          <w:shd w:val="clear" w:color="auto" w:fill="FFFFFF"/>
        </w:rPr>
        <w:t>sold</w:t>
      </w:r>
      <w:r w:rsidRPr="005C029F">
        <w:rPr>
          <w:rFonts w:cs="Times New Roman"/>
          <w:iCs/>
          <w:shd w:val="clear" w:color="auto" w:fill="FFFFFF"/>
        </w:rPr>
        <w:t xml:space="preserve"> ants and their nests in </w:t>
      </w:r>
      <w:r w:rsidR="0026250A">
        <w:rPr>
          <w:rFonts w:cs="Times New Roman"/>
          <w:iCs/>
          <w:shd w:val="clear" w:color="auto" w:fill="FFFFFF"/>
        </w:rPr>
        <w:t xml:space="preserve">the </w:t>
      </w:r>
      <w:r w:rsidRPr="005C029F">
        <w:rPr>
          <w:rFonts w:cs="Times New Roman"/>
          <w:iCs/>
          <w:shd w:val="clear" w:color="auto" w:fill="FFFFFF"/>
        </w:rPr>
        <w:t>market</w:t>
      </w:r>
      <w:r w:rsidR="0026250A">
        <w:rPr>
          <w:rFonts w:cs="Times New Roman"/>
          <w:iCs/>
          <w:shd w:val="clear" w:color="auto" w:fill="FFFFFF"/>
        </w:rPr>
        <w:t>s</w:t>
      </w:r>
      <w:r w:rsidRPr="005C029F">
        <w:rPr>
          <w:rFonts w:cs="Times New Roman"/>
          <w:iCs/>
          <w:shd w:val="clear" w:color="auto" w:fill="FFFFFF"/>
        </w:rPr>
        <w:t xml:space="preserve"> to control </w:t>
      </w:r>
      <w:r w:rsidRPr="005C029F">
        <w:rPr>
          <w:rFonts w:cs="Times New Roman"/>
        </w:rPr>
        <w:t>citrus insect pests</w:t>
      </w:r>
      <w:r w:rsidR="00C31605">
        <w:rPr>
          <w:rFonts w:cs="Times New Roman"/>
        </w:rPr>
        <w:t xml:space="preserve"> </w:t>
      </w:r>
      <w:r w:rsidR="00E728A4">
        <w:rPr>
          <w:rFonts w:cs="Times New Roman"/>
        </w:rPr>
        <w:fldChar w:fldCharType="begin"/>
      </w:r>
      <w:r w:rsidR="002D78D0">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E728A4">
        <w:rPr>
          <w:rFonts w:cs="Times New Roman"/>
        </w:rPr>
        <w:fldChar w:fldCharType="separate"/>
      </w:r>
      <w:r w:rsidR="002D78D0">
        <w:rPr>
          <w:rFonts w:cs="Times New Roman"/>
          <w:noProof/>
        </w:rPr>
        <w:t>(Huang and Yang, 1987)</w:t>
      </w:r>
      <w:r w:rsidR="00E728A4">
        <w:rPr>
          <w:rFonts w:cs="Times New Roman"/>
        </w:rPr>
        <w:fldChar w:fldCharType="end"/>
      </w:r>
      <w:r w:rsidRPr="005C029F">
        <w:rPr>
          <w:rFonts w:cs="Times New Roman"/>
        </w:rPr>
        <w:t xml:space="preserve">. </w:t>
      </w:r>
      <w:r w:rsidR="000B4B33">
        <w:rPr>
          <w:rFonts w:cs="Times New Roman"/>
        </w:rPr>
        <w:t xml:space="preserve"> </w:t>
      </w:r>
      <w:r w:rsidR="002B7686">
        <w:rPr>
          <w:rFonts w:cs="Times New Roman"/>
        </w:rPr>
        <w:t xml:space="preserve">While </w:t>
      </w:r>
      <w:r w:rsidRPr="005C029F">
        <w:rPr>
          <w:rFonts w:cs="Times New Roman"/>
        </w:rPr>
        <w:t xml:space="preserve">synthetic pesticides have become the main method </w:t>
      </w:r>
      <w:r w:rsidR="0026250A">
        <w:rPr>
          <w:rFonts w:cs="Times New Roman"/>
        </w:rPr>
        <w:t xml:space="preserve">for </w:t>
      </w:r>
      <w:r w:rsidRPr="005C029F">
        <w:rPr>
          <w:rFonts w:cs="Times New Roman"/>
        </w:rPr>
        <w:t>control</w:t>
      </w:r>
      <w:r w:rsidR="0026250A">
        <w:rPr>
          <w:rFonts w:cs="Times New Roman"/>
        </w:rPr>
        <w:t>ling</w:t>
      </w:r>
      <w:r w:rsidRPr="005C029F">
        <w:rPr>
          <w:rFonts w:cs="Times New Roman"/>
        </w:rPr>
        <w:t xml:space="preserve"> pests in </w:t>
      </w:r>
      <w:r w:rsidR="002B7686">
        <w:rPr>
          <w:rFonts w:cs="Times New Roman"/>
        </w:rPr>
        <w:t>the past century</w:t>
      </w:r>
      <w:r w:rsidRPr="005C029F">
        <w:rPr>
          <w:rFonts w:cs="Times New Roman"/>
        </w:rPr>
        <w:t xml:space="preserve">, this comes at a cost, such as posing risks to people, reducing biodiversity and hampering ecosystem functions </w:t>
      </w:r>
      <w:r w:rsidR="005723B1" w:rsidRPr="005C029F">
        <w:rPr>
          <w:rFonts w:cs="Times New Roman"/>
        </w:rPr>
        <w:fldChar w:fldCharType="begin"/>
      </w:r>
      <w:r w:rsidR="002D78D0">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5C029F">
        <w:rPr>
          <w:rFonts w:cs="Times New Roman"/>
        </w:rPr>
        <w:fldChar w:fldCharType="separate"/>
      </w:r>
      <w:r w:rsidR="002D78D0">
        <w:rPr>
          <w:rFonts w:cs="Times New Roman"/>
          <w:noProof/>
        </w:rPr>
        <w:t>(Geiger</w:t>
      </w:r>
      <w:r w:rsidR="002D78D0" w:rsidRPr="002D78D0">
        <w:rPr>
          <w:rFonts w:cs="Times New Roman"/>
          <w:i/>
          <w:noProof/>
        </w:rPr>
        <w:t xml:space="preserve"> et al.</w:t>
      </w:r>
      <w:r w:rsidR="002D78D0">
        <w:rPr>
          <w:rFonts w:cs="Times New Roman"/>
          <w:noProof/>
        </w:rPr>
        <w:t>, 2010; Kehoe</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As agriculture has become the largest land use type worldwide and a major driver for</w:t>
      </w:r>
      <w:r w:rsidR="006F7B71">
        <w:rPr>
          <w:rFonts w:cs="Times New Roman"/>
        </w:rPr>
        <w:t xml:space="preserve"> the</w:t>
      </w:r>
      <w:r w:rsidRPr="005C029F">
        <w:rPr>
          <w:rFonts w:cs="Times New Roman"/>
        </w:rPr>
        <w:t xml:space="preserve"> global biodiversity crisis in Anthropocene </w:t>
      </w:r>
      <w:r w:rsidR="005723B1" w:rsidRPr="005C029F">
        <w:rPr>
          <w:rFonts w:cs="Times New Roman"/>
        </w:rPr>
        <w:fldChar w:fldCharType="begin"/>
      </w:r>
      <w:r w:rsidR="002D78D0">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5C029F">
        <w:rPr>
          <w:rFonts w:cs="Times New Roman"/>
        </w:rPr>
        <w:fldChar w:fldCharType="separate"/>
      </w:r>
      <w:r w:rsidR="002D78D0">
        <w:rPr>
          <w:rFonts w:cs="Times New Roman"/>
          <w:noProof/>
        </w:rPr>
        <w:t>(Campbell</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a shift from synthetic pesticides to environmental</w:t>
      </w:r>
      <w:r w:rsidR="006F7B71">
        <w:rPr>
          <w:rFonts w:cs="Times New Roman"/>
        </w:rPr>
        <w:t xml:space="preserve">ly </w:t>
      </w:r>
      <w:r w:rsidRPr="005C029F">
        <w:rPr>
          <w:rFonts w:cs="Times New Roman"/>
        </w:rPr>
        <w:t xml:space="preserve">friendly practices (e.g., biocontrol) is urgently needed to make agriculture more sustainable </w:t>
      </w:r>
      <w:r w:rsidR="005723B1" w:rsidRPr="005C029F">
        <w:rPr>
          <w:rFonts w:cs="Times New Roman"/>
        </w:rPr>
        <w:fldChar w:fldCharType="begin"/>
      </w:r>
      <w:r w:rsidR="002D78D0">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5C029F">
        <w:rPr>
          <w:rFonts w:cs="Times New Roman"/>
        </w:rPr>
        <w:fldChar w:fldCharType="separate"/>
      </w:r>
      <w:r w:rsidR="002D78D0">
        <w:rPr>
          <w:rFonts w:cs="Times New Roman"/>
          <w:noProof/>
        </w:rPr>
        <w:t>(Gomiero</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For example, the European Commission has announced its plan to reduce the use of chemical pesticides in European Union agricultural systems by 50% by 2030</w:t>
      </w:r>
      <w:r w:rsidR="00695170">
        <w:rPr>
          <w:rFonts w:cs="Times New Roman"/>
        </w:rPr>
        <w:t xml:space="preserve"> </w:t>
      </w:r>
      <w:r w:rsidR="00933942">
        <w:rPr>
          <w:rFonts w:cs="Times New Roman"/>
        </w:rPr>
        <w:fldChar w:fldCharType="begin"/>
      </w:r>
      <w:r w:rsidR="002D78D0">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933942">
        <w:rPr>
          <w:rFonts w:cs="Times New Roman"/>
        </w:rPr>
        <w:fldChar w:fldCharType="separate"/>
      </w:r>
      <w:r w:rsidR="002D78D0">
        <w:rPr>
          <w:rFonts w:cs="Times New Roman"/>
          <w:noProof/>
        </w:rPr>
        <w:t>(European Commission, 2020)</w:t>
      </w:r>
      <w:r w:rsidR="00933942">
        <w:rPr>
          <w:rFonts w:cs="Times New Roman"/>
        </w:rPr>
        <w:fldChar w:fldCharType="end"/>
      </w:r>
      <w:r w:rsidRPr="005C029F">
        <w:rPr>
          <w:rFonts w:cs="Times New Roman"/>
        </w:rPr>
        <w:t xml:space="preserve">. </w:t>
      </w:r>
      <w:r w:rsidR="000B4B33">
        <w:rPr>
          <w:rFonts w:cs="Times New Roman"/>
        </w:rPr>
        <w:t xml:space="preserve"> </w:t>
      </w:r>
      <w:commentRangeStart w:id="3"/>
      <w:r w:rsidRPr="005C029F">
        <w:rPr>
          <w:rFonts w:cs="Times New Roman"/>
        </w:rPr>
        <w:t>To achieve this ambitious sustainability goal, biocontrol by</w:t>
      </w:r>
      <w:r w:rsidR="00ED4E18">
        <w:rPr>
          <w:rFonts w:cs="Times New Roman"/>
        </w:rPr>
        <w:t xml:space="preserve"> natural</w:t>
      </w:r>
      <w:r w:rsidRPr="005C029F">
        <w:rPr>
          <w:rFonts w:cs="Times New Roman"/>
        </w:rPr>
        <w:t xml:space="preserve"> enemies has been considered a key approach and </w:t>
      </w:r>
      <w:r w:rsidR="006F7B71">
        <w:rPr>
          <w:rFonts w:cs="Times New Roman"/>
        </w:rPr>
        <w:t xml:space="preserve">has </w:t>
      </w:r>
      <w:r w:rsidRPr="005C029F">
        <w:rPr>
          <w:rFonts w:cs="Times New Roman"/>
        </w:rPr>
        <w:t>regained importance in modern agriculture</w:t>
      </w:r>
      <w:commentRangeEnd w:id="3"/>
      <w:r w:rsidR="009F0917">
        <w:rPr>
          <w:rStyle w:val="CommentReference"/>
        </w:rPr>
        <w:commentReference w:id="3"/>
      </w:r>
      <w:r w:rsidRPr="005C029F">
        <w:rPr>
          <w:rFonts w:cs="Times New Roman"/>
        </w:rPr>
        <w:t xml:space="preserve">. </w:t>
      </w:r>
    </w:p>
    <w:p w14:paraId="0B4E6FB4" w14:textId="48C43C27"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r>
      <w:r w:rsidR="00613455">
        <w:rPr>
          <w:rFonts w:cs="Times New Roman"/>
          <w:color w:val="000000" w:themeColor="text1"/>
        </w:rPr>
        <w:t>N</w:t>
      </w:r>
      <w:r w:rsidRPr="005C029F">
        <w:rPr>
          <w:rFonts w:cs="Times New Roman"/>
          <w:color w:val="000000" w:themeColor="text1"/>
        </w:rPr>
        <w:t>atural enemies</w:t>
      </w:r>
      <w:r w:rsidR="00613455">
        <w:rPr>
          <w:rFonts w:cs="Times New Roman"/>
          <w:color w:val="000000" w:themeColor="text1"/>
        </w:rPr>
        <w:t xml:space="preserve"> used</w:t>
      </w:r>
      <w:r w:rsidRPr="005C029F">
        <w:rPr>
          <w:rFonts w:cs="Times New Roman"/>
          <w:color w:val="000000" w:themeColor="text1"/>
        </w:rPr>
        <w:t xml:space="preserve"> for pest control can be classified into two major groups based on their prey range</w:t>
      </w:r>
      <w:r w:rsidR="00613455">
        <w:rPr>
          <w:rFonts w:cs="Times New Roman"/>
          <w:color w:val="000000" w:themeColor="text1"/>
        </w:rPr>
        <w:t xml:space="preserve">: </w:t>
      </w:r>
      <w:r w:rsidRPr="005C029F">
        <w:rPr>
          <w:rFonts w:cs="Times New Roman"/>
          <w:color w:val="000000" w:themeColor="text1"/>
        </w:rPr>
        <w:t xml:space="preserv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 xml:space="preserve">, generalist predators (e.g., spiders) have been increasingly appreciated for their conspicuous existence and consistent biocontrol effect on pests </w:t>
      </w:r>
      <w:r w:rsidR="005723B1" w:rsidRPr="005C029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 </w:instrText>
      </w:r>
      <w:r w:rsidR="00A50F7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DATA </w:instrText>
      </w:r>
      <w:r w:rsidR="00A50F7F">
        <w:rPr>
          <w:rFonts w:cs="Times New Roman"/>
          <w:color w:val="000000" w:themeColor="text1"/>
        </w:rPr>
      </w:r>
      <w:r w:rsidR="00A50F7F">
        <w:rPr>
          <w:rFonts w:cs="Times New Roman"/>
          <w:color w:val="000000" w:themeColor="text1"/>
        </w:rPr>
        <w:fldChar w:fldCharType="end"/>
      </w:r>
      <w:r w:rsidR="005723B1" w:rsidRPr="005C029F">
        <w:rPr>
          <w:rFonts w:cs="Times New Roman"/>
          <w:color w:val="000000" w:themeColor="text1"/>
        </w:rPr>
      </w:r>
      <w:r w:rsidR="005723B1" w:rsidRPr="005C029F">
        <w:rPr>
          <w:rFonts w:cs="Times New Roman"/>
          <w:color w:val="000000" w:themeColor="text1"/>
        </w:rPr>
        <w:fldChar w:fldCharType="separate"/>
      </w:r>
      <w:r w:rsidR="00A50F7F">
        <w:rPr>
          <w:rFonts w:cs="Times New Roman"/>
          <w:noProof/>
          <w:color w:val="000000" w:themeColor="text1"/>
        </w:rPr>
        <w:t>(Symondson</w:t>
      </w:r>
      <w:r w:rsidR="00A50F7F" w:rsidRPr="00A50F7F">
        <w:rPr>
          <w:rFonts w:cs="Times New Roman"/>
          <w:i/>
          <w:noProof/>
          <w:color w:val="000000" w:themeColor="text1"/>
        </w:rPr>
        <w:t xml:space="preserve"> et al.</w:t>
      </w:r>
      <w:r w:rsidR="00A50F7F">
        <w:rPr>
          <w:rFonts w:cs="Times New Roman"/>
          <w:noProof/>
          <w:color w:val="000000" w:themeColor="text1"/>
        </w:rPr>
        <w:t>, 2002; Stiling and Cornelissen, 2005; Michalko</w:t>
      </w:r>
      <w:r w:rsidR="00A50F7F" w:rsidRPr="00A50F7F">
        <w:rPr>
          <w:rFonts w:cs="Times New Roman"/>
          <w:i/>
          <w:noProof/>
          <w:color w:val="000000" w:themeColor="text1"/>
        </w:rPr>
        <w:t xml:space="preserve"> et al.</w:t>
      </w:r>
      <w:r w:rsidR="00A50F7F">
        <w:rPr>
          <w:rFonts w:cs="Times New Roman"/>
          <w:noProof/>
          <w:color w:val="000000" w:themeColor="text1"/>
        </w:rPr>
        <w:t>, 2019; Hsu</w:t>
      </w:r>
      <w:r w:rsidR="00A50F7F" w:rsidRPr="00A50F7F">
        <w:rPr>
          <w:rFonts w:cs="Times New Roman"/>
          <w:i/>
          <w:noProof/>
          <w:color w:val="000000" w:themeColor="text1"/>
        </w:rPr>
        <w:t xml:space="preserve"> et al.</w:t>
      </w:r>
      <w:r w:rsidR="00A50F7F">
        <w:rPr>
          <w:rFonts w:cs="Times New Roman"/>
          <w:noProof/>
          <w:color w:val="000000" w:themeColor="text1"/>
        </w:rPr>
        <w:t>, 2021; Gajski</w:t>
      </w:r>
      <w:r w:rsidR="00A50F7F" w:rsidRPr="00A50F7F">
        <w:rPr>
          <w:rFonts w:cs="Times New Roman"/>
          <w:i/>
          <w:noProof/>
          <w:color w:val="000000" w:themeColor="text1"/>
        </w:rPr>
        <w:t xml:space="preserve"> et al.</w:t>
      </w:r>
      <w:r w:rsidR="00A50F7F">
        <w:rPr>
          <w:rFonts w:cs="Times New Roman"/>
          <w:noProof/>
          <w:color w:val="000000" w:themeColor="text1"/>
        </w:rPr>
        <w:t>, 2023)</w:t>
      </w:r>
      <w:r w:rsidR="005723B1" w:rsidRPr="005C029F">
        <w:rPr>
          <w:rFonts w:cs="Times New Roman"/>
          <w:color w:val="000000" w:themeColor="text1"/>
        </w:rPr>
        <w:fldChar w:fldCharType="end"/>
      </w:r>
      <w:r w:rsidRPr="005C029F">
        <w:rPr>
          <w:rFonts w:cs="Times New Roman"/>
          <w:color w:val="000000" w:themeColor="text1"/>
        </w:rPr>
        <w:t xml:space="preserve">. </w:t>
      </w:r>
      <w:r w:rsidR="001F09E2">
        <w:rPr>
          <w:rFonts w:cs="Times New Roman"/>
          <w:color w:val="000000" w:themeColor="text1"/>
        </w:rPr>
        <w:t xml:space="preserve"> </w:t>
      </w:r>
      <w:r w:rsidRPr="005C029F">
        <w:rPr>
          <w:rFonts w:cs="Times New Roman"/>
          <w:color w:val="000000" w:themeColor="text1"/>
        </w:rPr>
        <w:t xml:space="preserve">For example, generalist predators were commonly reported in various agro-ecosystems and significantly reduced pest abundance in </w:t>
      </w:r>
      <w:r w:rsidR="00613455">
        <w:rPr>
          <w:rFonts w:cs="Times New Roman"/>
          <w:color w:val="000000" w:themeColor="text1"/>
        </w:rPr>
        <w:lastRenderedPageBreak/>
        <w:t>approximately</w:t>
      </w:r>
      <w:r w:rsidRPr="005C029F">
        <w:rPr>
          <w:rFonts w:cs="Times New Roman"/>
          <w:color w:val="000000" w:themeColor="text1"/>
        </w:rPr>
        <w:t xml:space="preserve"> 75%</w:t>
      </w:r>
      <w:r w:rsidR="00613455">
        <w:rPr>
          <w:rFonts w:cs="Times New Roman"/>
          <w:color w:val="000000" w:themeColor="text1"/>
        </w:rPr>
        <w:t xml:space="preserve"> of</w:t>
      </w:r>
      <w:r w:rsidRPr="005C029F">
        <w:rPr>
          <w:rFonts w:cs="Times New Roman"/>
          <w:color w:val="000000" w:themeColor="text1"/>
        </w:rPr>
        <w:t xml:space="preserve"> cases </w:t>
      </w:r>
      <w:r w:rsidR="00613455">
        <w:rPr>
          <w:rFonts w:cs="Times New Roman"/>
          <w:color w:val="000000" w:themeColor="text1"/>
        </w:rPr>
        <w:t>in</w:t>
      </w:r>
      <w:r w:rsidRPr="005C029F">
        <w:rPr>
          <w:rFonts w:cs="Times New Roman"/>
          <w:color w:val="000000" w:themeColor="text1"/>
        </w:rPr>
        <w:t xml:space="preserve"> 181 field manipulative studie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ymondson</w:t>
      </w:r>
      <w:r w:rsidR="002D78D0" w:rsidRPr="002D78D0">
        <w:rPr>
          <w:rFonts w:cs="Times New Roman"/>
          <w:i/>
          <w:noProof/>
          <w:color w:val="000000" w:themeColor="text1"/>
        </w:rPr>
        <w:t xml:space="preserve"> et al.</w:t>
      </w:r>
      <w:r w:rsidR="002D78D0">
        <w:rPr>
          <w:rFonts w:cs="Times New Roman"/>
          <w:noProof/>
          <w:color w:val="000000" w:themeColor="text1"/>
        </w:rPr>
        <w:t>, 2002)</w:t>
      </w:r>
      <w:r w:rsidR="005723B1"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t xml:space="preserve">Moreover, a meta-analysis suggests that generalist predators may exert stronger biocontrol effects on pest populations over time compared to specialis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w:t>
      </w:r>
    </w:p>
    <w:p w14:paraId="5B201080" w14:textId="2B3F50C1" w:rsidR="005B0566" w:rsidRPr="005C029F" w:rsidRDefault="00DD4E15" w:rsidP="00E7259E">
      <w:pPr>
        <w:spacing w:after="0" w:line="480" w:lineRule="auto"/>
        <w:jc w:val="left"/>
        <w:rPr>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w:t>
      </w:r>
      <w:commentRangeStart w:id="4"/>
      <w:r w:rsidRPr="005C029F">
        <w:rPr>
          <w:rFonts w:cs="Times New Roman"/>
        </w:rPr>
        <w:t>a few fundamental knowledge gaps</w:t>
      </w:r>
      <w:ins w:id="5" w:author="Gen-Chang Hsu" w:date="2024-08-19T22:28:00Z" w16du:dateUtc="2024-08-20T02:28:00Z">
        <w:r w:rsidR="005B40A9">
          <w:rPr>
            <w:rFonts w:cs="Times New Roman"/>
          </w:rPr>
          <w:t xml:space="preserve"> reg</w:t>
        </w:r>
      </w:ins>
      <w:ins w:id="6" w:author="Gen-Chang Hsu" w:date="2024-08-19T22:29:00Z" w16du:dateUtc="2024-08-20T02:29:00Z">
        <w:r w:rsidR="005B40A9">
          <w:rPr>
            <w:rFonts w:cs="Times New Roman"/>
          </w:rPr>
          <w:t xml:space="preserve">arding their trophic interactions with </w:t>
        </w:r>
      </w:ins>
      <w:ins w:id="7" w:author="Gen-Chang Hsu" w:date="2024-08-19T22:31:00Z" w16du:dateUtc="2024-08-20T02:31:00Z">
        <w:r w:rsidR="005B40A9">
          <w:rPr>
            <w:rFonts w:cs="Times New Roman"/>
          </w:rPr>
          <w:t>pests</w:t>
        </w:r>
      </w:ins>
      <w:r w:rsidRPr="005C029F">
        <w:rPr>
          <w:rFonts w:cs="Times New Roman"/>
        </w:rPr>
        <w:t xml:space="preserve"> need to be filled to </w:t>
      </w:r>
      <w:del w:id="8" w:author="Gen-Chang Hsu" w:date="2024-08-19T22:25:00Z" w16du:dateUtc="2024-08-20T02:25:00Z">
        <w:r w:rsidRPr="005C029F" w:rsidDel="005B40A9">
          <w:rPr>
            <w:rFonts w:cs="Times New Roman"/>
          </w:rPr>
          <w:delText xml:space="preserve">validate </w:delText>
        </w:r>
      </w:del>
      <w:ins w:id="9" w:author="Gen-Chang Hsu" w:date="2024-08-19T22:25:00Z" w16du:dateUtc="2024-08-20T02:25:00Z">
        <w:r w:rsidR="005B40A9">
          <w:rPr>
            <w:rFonts w:cs="Times New Roman"/>
          </w:rPr>
          <w:t>better understand</w:t>
        </w:r>
        <w:r w:rsidR="005B40A9" w:rsidRPr="005C029F">
          <w:rPr>
            <w:rFonts w:cs="Times New Roman"/>
          </w:rPr>
          <w:t xml:space="preserve"> </w:t>
        </w:r>
      </w:ins>
      <w:del w:id="10" w:author="Gen-Chang Hsu" w:date="2024-08-19T22:29:00Z" w16du:dateUtc="2024-08-20T02:29:00Z">
        <w:r w:rsidRPr="005C029F" w:rsidDel="005B40A9">
          <w:rPr>
            <w:rFonts w:cs="Times New Roman"/>
          </w:rPr>
          <w:delText>the</w:delText>
        </w:r>
      </w:del>
      <w:ins w:id="11" w:author="Gen-Chang Hsu" w:date="2024-08-19T22:26:00Z" w16du:dateUtc="2024-08-20T02:26:00Z">
        <w:r w:rsidR="005B40A9">
          <w:rPr>
            <w:rFonts w:cs="Times New Roman"/>
          </w:rPr>
          <w:t>their</w:t>
        </w:r>
      </w:ins>
      <w:del w:id="12" w:author="Gen-Chang Hsu" w:date="2024-08-19T22:26:00Z" w16du:dateUtc="2024-08-20T02:26:00Z">
        <w:r w:rsidRPr="005C029F" w:rsidDel="005B40A9">
          <w:rPr>
            <w:rFonts w:cs="Times New Roman"/>
          </w:rPr>
          <w:delText>ir</w:delText>
        </w:r>
      </w:del>
      <w:r w:rsidRPr="005C029F">
        <w:rPr>
          <w:rFonts w:cs="Times New Roman"/>
        </w:rPr>
        <w:t xml:space="preserve"> </w:t>
      </w:r>
      <w:del w:id="13" w:author="Gen-Chang Hsu" w:date="2024-08-19T22:27:00Z" w16du:dateUtc="2024-08-20T02:27:00Z">
        <w:r w:rsidRPr="005C029F" w:rsidDel="005B40A9">
          <w:rPr>
            <w:rFonts w:cs="Times New Roman"/>
          </w:rPr>
          <w:delText xml:space="preserve">biocontrol </w:delText>
        </w:r>
      </w:del>
      <w:ins w:id="14" w:author="Gen-Chang Hsu" w:date="2024-08-19T22:29:00Z" w16du:dateUtc="2024-08-20T02:29:00Z">
        <w:r w:rsidR="005B40A9">
          <w:rPr>
            <w:rFonts w:cs="Times New Roman"/>
          </w:rPr>
          <w:t>role</w:t>
        </w:r>
      </w:ins>
      <w:ins w:id="15" w:author="Gen-Chang Hsu" w:date="2024-08-19T22:27:00Z" w16du:dateUtc="2024-08-20T02:27:00Z">
        <w:r w:rsidR="005B40A9">
          <w:rPr>
            <w:rFonts w:cs="Times New Roman"/>
          </w:rPr>
          <w:t xml:space="preserve"> as biocontrol agents</w:t>
        </w:r>
      </w:ins>
      <w:del w:id="16" w:author="Gen-Chang Hsu" w:date="2024-08-19T22:26:00Z" w16du:dateUtc="2024-08-20T02:26:00Z">
        <w:r w:rsidRPr="005C029F" w:rsidDel="005B40A9">
          <w:rPr>
            <w:rFonts w:cs="Times New Roman"/>
          </w:rPr>
          <w:delText>potential</w:delText>
        </w:r>
      </w:del>
      <w:r w:rsidRPr="005C029F">
        <w:rPr>
          <w:rFonts w:cs="Times New Roman"/>
        </w:rPr>
        <w:t xml:space="preserve"> </w:t>
      </w:r>
      <w:del w:id="17" w:author="Gen-Chang Hsu" w:date="2024-08-19T22:27:00Z" w16du:dateUtc="2024-08-20T02:27:00Z">
        <w:r w:rsidRPr="005C029F" w:rsidDel="005B40A9">
          <w:rPr>
            <w:rFonts w:cs="Times New Roman"/>
          </w:rPr>
          <w:delText xml:space="preserve">and the underlying mechanisms </w:delText>
        </w:r>
      </w:del>
      <w:r w:rsidRPr="005C029F">
        <w:rPr>
          <w:rFonts w:cs="Times New Roman"/>
        </w:rPr>
        <w:t>in agro-ecosystems.</w:t>
      </w:r>
      <w:r w:rsidRPr="005C029F">
        <w:rPr>
          <w:rFonts w:cs="Times New Roman"/>
          <w:color w:val="FF0000"/>
        </w:rPr>
        <w:t xml:space="preserve"> </w:t>
      </w:r>
      <w:r w:rsidR="00243190">
        <w:rPr>
          <w:rFonts w:cs="Times New Roman"/>
          <w:color w:val="FF0000"/>
        </w:rPr>
        <w:t xml:space="preserve"> </w:t>
      </w:r>
      <w:commentRangeEnd w:id="4"/>
      <w:r w:rsidR="005B40A9">
        <w:rPr>
          <w:rStyle w:val="CommentReference"/>
        </w:rPr>
        <w:commentReference w:id="4"/>
      </w:r>
      <w:r w:rsidRPr="005C029F">
        <w:rPr>
          <w:rFonts w:cs="Times New Roman"/>
        </w:rPr>
        <w:t xml:space="preserve">For example, </w:t>
      </w:r>
      <w:r w:rsidR="00952F2A">
        <w:rPr>
          <w:rFonts w:cs="Times New Roman"/>
        </w:rPr>
        <w:t>while</w:t>
      </w:r>
      <w:r w:rsidRPr="005C029F">
        <w:rPr>
          <w:rFonts w:cs="Times New Roman"/>
        </w:rPr>
        <w:t xml:space="preserve"> studies have qualitatively analyzed </w:t>
      </w:r>
      <w:r w:rsidR="00887804">
        <w:rPr>
          <w:rFonts w:cs="Times New Roman"/>
        </w:rPr>
        <w:t xml:space="preserve">the diets of </w:t>
      </w:r>
      <w:r w:rsidRPr="005C029F">
        <w:rPr>
          <w:rFonts w:cs="Times New Roman"/>
        </w:rPr>
        <w:t xml:space="preserve">generalist predators (e.g., using molecular gut content analysis to identify prey species) </w:t>
      </w:r>
      <w:r w:rsidR="005723B1" w:rsidRPr="005C029F">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Eitzinger and Traugott, 2011; Ingrao</w:t>
      </w:r>
      <w:r w:rsidR="002D78D0" w:rsidRPr="002D78D0">
        <w:rPr>
          <w:rFonts w:cs="Times New Roman"/>
          <w:i/>
          <w:noProof/>
        </w:rPr>
        <w:t xml:space="preserve"> et al.</w:t>
      </w:r>
      <w:r w:rsidR="002D78D0">
        <w:rPr>
          <w:rFonts w:cs="Times New Roman"/>
          <w:noProof/>
        </w:rPr>
        <w:t>, 2017; Albertini</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xml:space="preserve">, </w:t>
      </w:r>
      <w:r w:rsidR="00EA76DD">
        <w:rPr>
          <w:rFonts w:cs="Times New Roman"/>
        </w:rPr>
        <w:t xml:space="preserve">very </w:t>
      </w:r>
      <w:r w:rsidRPr="005C029F">
        <w:rPr>
          <w:rFonts w:cs="Times New Roman"/>
        </w:rPr>
        <w:t>few have quantified the</w:t>
      </w:r>
      <w:r w:rsidR="00887804">
        <w:rPr>
          <w:rFonts w:cs="Times New Roman"/>
        </w:rPr>
        <w:t xml:space="preserve">ir </w:t>
      </w:r>
      <w:r w:rsidRPr="005C029F">
        <w:rPr>
          <w:rFonts w:cs="Times New Roman"/>
        </w:rPr>
        <w:t>diet composition over</w:t>
      </w:r>
      <w:r w:rsidR="00887804">
        <w:rPr>
          <w:rFonts w:cs="Times New Roman"/>
        </w:rPr>
        <w:t xml:space="preserve"> a</w:t>
      </w:r>
      <w:r w:rsidRPr="005C029F">
        <w:rPr>
          <w:rFonts w:cs="Times New Roman"/>
        </w:rPr>
        <w:t xml:space="preserve"> grow</w:t>
      </w:r>
      <w:ins w:id="18" w:author="Gen-Chang Hsu" w:date="2024-08-19T22:30:00Z" w16du:dateUtc="2024-08-20T02:30:00Z">
        <w:r w:rsidR="005B40A9">
          <w:rPr>
            <w:rFonts w:cs="Times New Roman"/>
          </w:rPr>
          <w:t>ing</w:t>
        </w:r>
      </w:ins>
      <w:del w:id="19" w:author="Gen-Chang Hsu" w:date="2024-08-19T22:30:00Z" w16du:dateUtc="2024-08-20T02:30:00Z">
        <w:r w:rsidRPr="005C029F" w:rsidDel="005B40A9">
          <w:rPr>
            <w:rFonts w:cs="Times New Roman"/>
          </w:rPr>
          <w:delText>th</w:delText>
        </w:r>
      </w:del>
      <w:r w:rsidRPr="005C029F">
        <w:rPr>
          <w:rFonts w:cs="Times New Roman"/>
        </w:rPr>
        <w:t xml:space="preserve"> season in the field (knowledge gap 1) </w:t>
      </w:r>
      <w:r w:rsidR="005723B1" w:rsidRPr="005C029F">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 </w:instrText>
      </w:r>
      <w:r w:rsidR="00EA76DD">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DATA </w:instrText>
      </w:r>
      <w:r w:rsidR="00EA76DD">
        <w:rPr>
          <w:rFonts w:cs="Times New Roman"/>
        </w:rPr>
      </w:r>
      <w:r w:rsidR="00EA76DD">
        <w:rPr>
          <w:rFonts w:cs="Times New Roman"/>
        </w:rPr>
        <w:fldChar w:fldCharType="end"/>
      </w:r>
      <w:r w:rsidR="005723B1" w:rsidRPr="005C029F">
        <w:rPr>
          <w:rFonts w:cs="Times New Roman"/>
        </w:rPr>
      </w:r>
      <w:r w:rsidR="005723B1" w:rsidRPr="005C029F">
        <w:rPr>
          <w:rFonts w:cs="Times New Roman"/>
        </w:rPr>
        <w:fldChar w:fldCharType="separate"/>
      </w:r>
      <w:r w:rsidR="00EA76DD">
        <w:rPr>
          <w:rFonts w:cs="Times New Roman"/>
          <w:noProof/>
        </w:rPr>
        <w:t>(Hsu</w:t>
      </w:r>
      <w:r w:rsidR="00EA76DD" w:rsidRPr="00EA76DD">
        <w:rPr>
          <w:rFonts w:cs="Times New Roman"/>
          <w:i/>
          <w:noProof/>
        </w:rPr>
        <w:t xml:space="preserve"> et al.</w:t>
      </w:r>
      <w:r w:rsidR="00EA76DD">
        <w:rPr>
          <w:rFonts w:cs="Times New Roman"/>
          <w:noProof/>
        </w:rPr>
        <w:t>, 2021; Otieno</w:t>
      </w:r>
      <w:r w:rsidR="00EA76DD" w:rsidRPr="00EA76DD">
        <w:rPr>
          <w:rFonts w:cs="Times New Roman"/>
          <w:i/>
          <w:noProof/>
        </w:rPr>
        <w:t xml:space="preserve"> et al.</w:t>
      </w:r>
      <w:r w:rsidR="00EA76DD">
        <w:rPr>
          <w:rFonts w:cs="Times New Roman"/>
          <w:noProof/>
        </w:rPr>
        <w:t>, 2023)</w:t>
      </w:r>
      <w:r w:rsidR="005723B1" w:rsidRPr="005C029F">
        <w:rPr>
          <w:rFonts w:cs="Times New Roman"/>
        </w:rPr>
        <w:fldChar w:fldCharType="end"/>
      </w:r>
      <w:r w:rsidRPr="005C029F">
        <w:rPr>
          <w:rFonts w:cs="Times New Roman"/>
        </w:rPr>
        <w:t xml:space="preserve">. </w:t>
      </w:r>
      <w:r w:rsidR="00FE4E16">
        <w:rPr>
          <w:rFonts w:cs="Times New Roman"/>
        </w:rPr>
        <w:t xml:space="preserve"> </w:t>
      </w:r>
      <w:r w:rsidRPr="00963224">
        <w:rPr>
          <w:rFonts w:cs="Times New Roman"/>
        </w:rPr>
        <w:t>Quantifying the</w:t>
      </w:r>
      <w:r w:rsidR="00E821D4" w:rsidRPr="00963224">
        <w:rPr>
          <w:rFonts w:cs="Times New Roman"/>
        </w:rPr>
        <w:t>ir</w:t>
      </w:r>
      <w:r w:rsidRPr="00963224">
        <w:rPr>
          <w:rFonts w:cs="Times New Roman"/>
        </w:rPr>
        <w:t xml:space="preserve"> diet composition</w:t>
      </w:r>
      <w:r w:rsidR="00952F2A">
        <w:rPr>
          <w:rFonts w:cs="Times New Roman"/>
        </w:rPr>
        <w:t xml:space="preserve"> </w:t>
      </w:r>
      <w:r w:rsidRPr="005C029F">
        <w:rPr>
          <w:rFonts w:cs="Times New Roman"/>
        </w:rPr>
        <w:t xml:space="preserve">will </w:t>
      </w:r>
      <w:r w:rsidR="00B46BDC">
        <w:rPr>
          <w:rFonts w:cs="Times New Roman"/>
        </w:rPr>
        <w:t>help</w:t>
      </w:r>
      <w:r w:rsidRPr="005C029F">
        <w:rPr>
          <w:rFonts w:cs="Times New Roman"/>
        </w:rPr>
        <w:t xml:space="preserve"> address the concern that</w:t>
      </w:r>
      <w:r w:rsidR="00EA7BA7">
        <w:rPr>
          <w:rFonts w:cs="Times New Roman"/>
        </w:rPr>
        <w:t xml:space="preserve"> </w:t>
      </w:r>
      <w:r w:rsidRPr="005C029F">
        <w:rPr>
          <w:rFonts w:cs="Times New Roman"/>
        </w:rPr>
        <w:t xml:space="preserve">generalist predators may switch their diet from pests to alternative prey and thus </w:t>
      </w:r>
      <w:r w:rsidR="00EA7BA7">
        <w:rPr>
          <w:rFonts w:cs="Times New Roman"/>
        </w:rPr>
        <w:t xml:space="preserve">reduce their </w:t>
      </w:r>
      <w:r w:rsidR="00EA7BA7" w:rsidRPr="005C029F">
        <w:rPr>
          <w:rFonts w:cs="Times New Roman"/>
        </w:rPr>
        <w:t>pest control</w:t>
      </w:r>
      <w:r w:rsidR="00EA7BA7">
        <w:rPr>
          <w:rFonts w:cs="Times New Roman"/>
        </w:rPr>
        <w:t xml:space="preserve"> effectiveness</w:t>
      </w:r>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rPr>
        <w:fldChar w:fldCharType="separate"/>
      </w:r>
      <w:r w:rsidR="002D78D0">
        <w:rPr>
          <w:rFonts w:cs="Times New Roman"/>
          <w:noProof/>
        </w:rPr>
        <w:t>(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 xml:space="preserve">f generalist predators </w:t>
      </w:r>
      <w:r w:rsidR="00C74104" w:rsidRPr="005C029F">
        <w:rPr>
          <w:rFonts w:cs="Times New Roman"/>
        </w:rPr>
        <w:t xml:space="preserve">still </w:t>
      </w:r>
      <w:r w:rsidRPr="005C029F">
        <w:rPr>
          <w:rFonts w:cs="Times New Roman"/>
        </w:rPr>
        <w:t xml:space="preserve">consume a high proportion of pests in their diet </w:t>
      </w:r>
      <w:r w:rsidR="00017D43" w:rsidRPr="005C029F">
        <w:rPr>
          <w:rFonts w:cs="Times New Roman"/>
        </w:rPr>
        <w:t xml:space="preserve">with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r w:rsidRPr="005C029F">
        <w:rPr>
          <w:rFonts w:cs="Times New Roman"/>
        </w:rPr>
        <w:t xml:space="preserve"> result </w:t>
      </w:r>
      <w:r w:rsidR="0045780C">
        <w:rPr>
          <w:rFonts w:cs="Times New Roman"/>
        </w:rPr>
        <w:t>would</w:t>
      </w:r>
      <w:r w:rsidRPr="005C029F">
        <w:rPr>
          <w:rFonts w:cs="Times New Roman"/>
        </w:rPr>
        <w:t xml:space="preserve"> help end a long debate on whether generalist predators serve well as biocontrol agents </w:t>
      </w:r>
      <w:r w:rsidR="005723B1" w:rsidRPr="005C029F">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Symondson</w:t>
      </w:r>
      <w:r w:rsidR="002D78D0" w:rsidRPr="002D78D0">
        <w:rPr>
          <w:rFonts w:cs="Times New Roman"/>
          <w:i/>
          <w:noProof/>
        </w:rPr>
        <w:t xml:space="preserve"> et al.</w:t>
      </w:r>
      <w:r w:rsidR="002D78D0">
        <w:rPr>
          <w:rFonts w:cs="Times New Roman"/>
          <w:noProof/>
        </w:rPr>
        <w:t>, 2002; Krey</w:t>
      </w:r>
      <w:r w:rsidR="002D78D0" w:rsidRPr="002D78D0">
        <w:rPr>
          <w:rFonts w:cs="Times New Roman"/>
          <w:i/>
          <w:noProof/>
        </w:rPr>
        <w:t xml:space="preserve"> et al.</w:t>
      </w:r>
      <w:r w:rsidR="002D78D0">
        <w:rPr>
          <w:rFonts w:cs="Times New Roman"/>
          <w:noProof/>
        </w:rPr>
        <w:t>, 2017; 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EA7BA7">
        <w:rPr>
          <w:rFonts w:cs="Times New Roman"/>
        </w:rPr>
        <w:t xml:space="preserve"> </w:t>
      </w:r>
      <w:r w:rsidRPr="0045780C">
        <w:rPr>
          <w:rFonts w:cs="Times New Roman"/>
        </w:rPr>
        <w:t>Moreover</w:t>
      </w:r>
      <w:r w:rsidRPr="005C029F">
        <w:rPr>
          <w:rFonts w:cs="Times New Roman"/>
        </w:rPr>
        <w:t xml:space="preserve">, </w:t>
      </w:r>
      <w:r w:rsidR="003E733C">
        <w:rPr>
          <w:rFonts w:cs="Times New Roman"/>
        </w:rPr>
        <w:t>examining</w:t>
      </w:r>
      <w:r w:rsidR="00E821D4">
        <w:rPr>
          <w:rFonts w:cs="Times New Roman"/>
        </w:rPr>
        <w:t xml:space="preserve"> the consistency of</w:t>
      </w:r>
      <w:r w:rsidR="003E733C">
        <w:rPr>
          <w:rFonts w:cs="Times New Roman"/>
        </w:rPr>
        <w:t xml:space="preserve"> generalist predators</w:t>
      </w:r>
      <w:r w:rsidR="005A2828">
        <w:rPr>
          <w:rFonts w:cs="Times New Roman"/>
        </w:rPr>
        <w:t xml:space="preserve"> in pest consumption in the field </w:t>
      </w:r>
      <w:r w:rsidR="0045780C">
        <w:rPr>
          <w:rFonts w:cs="Times New Roman"/>
        </w:rPr>
        <w:t xml:space="preserve">over years </w:t>
      </w:r>
      <w:r w:rsidR="005A2828">
        <w:rPr>
          <w:rFonts w:cs="Times New Roman"/>
        </w:rPr>
        <w:t xml:space="preserve">is important to </w:t>
      </w:r>
      <w:r w:rsidRPr="005C029F">
        <w:rPr>
          <w:rFonts w:cs="Times New Roman"/>
        </w:rPr>
        <w:t xml:space="preserve">assess the </w:t>
      </w:r>
      <w:ins w:id="20" w:author="Gen-Chang Hsu" w:date="2024-08-19T15:03:00Z" w16du:dateUtc="2024-08-19T19:03:00Z">
        <w:r w:rsidR="005F3077">
          <w:rPr>
            <w:rFonts w:cs="Times New Roman"/>
          </w:rPr>
          <w:t>stability</w:t>
        </w:r>
      </w:ins>
      <w:del w:id="21" w:author="Gen-Chang Hsu" w:date="2024-08-19T15:03:00Z" w16du:dateUtc="2024-08-19T19:03:00Z">
        <w:r w:rsidRPr="005C029F" w:rsidDel="005F3077">
          <w:rPr>
            <w:rFonts w:cs="Times New Roman"/>
          </w:rPr>
          <w:delText>reliability</w:delText>
        </w:r>
      </w:del>
      <w:r w:rsidRPr="005C029F">
        <w:rPr>
          <w:rFonts w:cs="Times New Roman"/>
        </w:rPr>
        <w:t xml:space="preserve"> of these predators as biocontrol agents in agriculture, although this information is lacking (knowledge gap 2). </w:t>
      </w:r>
      <w:r w:rsidR="005A2828">
        <w:rPr>
          <w:rFonts w:cs="Times New Roman"/>
        </w:rPr>
        <w:t xml:space="preserve"> </w:t>
      </w:r>
      <w:r w:rsidRPr="005C029F">
        <w:rPr>
          <w:rFonts w:cs="Times New Roman"/>
        </w:rPr>
        <w:t xml:space="preserve">Given that </w:t>
      </w:r>
      <w:r w:rsidR="00CD063F">
        <w:rPr>
          <w:rFonts w:cs="Times New Roman"/>
        </w:rPr>
        <w:t xml:space="preserve">temporal </w:t>
      </w:r>
      <w:r w:rsidRPr="005C029F">
        <w:rPr>
          <w:rFonts w:cs="Times New Roman"/>
        </w:rPr>
        <w:t xml:space="preserve">dynamics in population density or species composition commonly occur in agro-ecosystems </w:t>
      </w:r>
      <w:r w:rsidR="005723B1" w:rsidRPr="005C029F">
        <w:rPr>
          <w:rFonts w:cs="Times New Roman"/>
        </w:rPr>
        <w:fldChar w:fldCharType="begin"/>
      </w:r>
      <w:r w:rsidR="002D78D0">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5723B1" w:rsidRPr="005C029F">
        <w:rPr>
          <w:rFonts w:cs="Times New Roman"/>
        </w:rPr>
        <w:fldChar w:fldCharType="separate"/>
      </w:r>
      <w:r w:rsidR="002D78D0">
        <w:rPr>
          <w:rFonts w:cs="Times New Roman"/>
          <w:noProof/>
        </w:rPr>
        <w:t>(Settle</w:t>
      </w:r>
      <w:r w:rsidR="002D78D0" w:rsidRPr="002D78D0">
        <w:rPr>
          <w:rFonts w:cs="Times New Roman"/>
          <w:i/>
          <w:noProof/>
        </w:rPr>
        <w:t xml:space="preserve"> et al.</w:t>
      </w:r>
      <w:r w:rsidR="002D78D0">
        <w:rPr>
          <w:rFonts w:cs="Times New Roman"/>
          <w:noProof/>
        </w:rPr>
        <w:t>, 1996; Dominik</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a consistently high pest consumption by generalist predators over years, if it occurs, will provide strong support for applying these predators in pest management programs.</w:t>
      </w:r>
    </w:p>
    <w:p w14:paraId="7825DC9B" w14:textId="376FDA32" w:rsidR="005B0566" w:rsidRPr="005C029F" w:rsidRDefault="00DD4E15" w:rsidP="00E7259E">
      <w:pPr>
        <w:spacing w:after="0" w:line="480" w:lineRule="auto"/>
        <w:jc w:val="left"/>
        <w:rPr>
          <w:rFonts w:cs="Times New Roman"/>
        </w:rPr>
      </w:pPr>
      <w:r w:rsidRPr="005C029F">
        <w:rPr>
          <w:rFonts w:cs="Times New Roman"/>
        </w:rPr>
        <w:lastRenderedPageBreak/>
        <w:tab/>
      </w:r>
      <w:r w:rsidRPr="0045780C">
        <w:rPr>
          <w:rFonts w:cs="Times New Roman"/>
        </w:rPr>
        <w:t>To understand the underlying mechanisms</w:t>
      </w:r>
      <w:r w:rsidRPr="005C029F">
        <w:rPr>
          <w:rFonts w:cs="Times New Roman"/>
        </w:rPr>
        <w:t xml:space="preserve"> for the biocontrol effect of generalist predators, we also need to examine how </w:t>
      </w:r>
      <w:commentRangeStart w:id="22"/>
      <w:r w:rsidRPr="005C029F">
        <w:rPr>
          <w:rFonts w:cs="Times New Roman"/>
        </w:rPr>
        <w:t>various</w:t>
      </w:r>
      <w:del w:id="23" w:author="Gen-Chang Hsu" w:date="2024-08-19T21:34:00Z" w16du:dateUtc="2024-08-20T01:34:00Z">
        <w:r w:rsidRPr="005C029F" w:rsidDel="00564680">
          <w:rPr>
            <w:rFonts w:cs="Times New Roman"/>
          </w:rPr>
          <w:delText xml:space="preserve"> abiotic and biotic</w:delText>
        </w:r>
      </w:del>
      <w:r w:rsidRPr="005C029F">
        <w:rPr>
          <w:rFonts w:cs="Times New Roman"/>
        </w:rPr>
        <w:t xml:space="preserve"> factors</w:t>
      </w:r>
      <w:commentRangeEnd w:id="22"/>
      <w:r w:rsidR="003F33E1">
        <w:rPr>
          <w:rStyle w:val="CommentReference"/>
        </w:rPr>
        <w:commentReference w:id="22"/>
      </w:r>
      <w:r w:rsidRPr="005C029F">
        <w:rPr>
          <w:rFonts w:cs="Times New Roman"/>
        </w:rPr>
        <w:t xml:space="preserve"> affect the diet composition of generalist predators in agro-ecosystems (knowledge gap 3). </w:t>
      </w:r>
      <w:r w:rsidR="0045780C">
        <w:rPr>
          <w:rFonts w:cs="Times New Roman"/>
        </w:rPr>
        <w:t xml:space="preserve"> </w:t>
      </w:r>
      <w:r w:rsidRPr="005C029F">
        <w:rPr>
          <w:rFonts w:cs="Times New Roman"/>
        </w:rPr>
        <w:t>First, arthropod community composition (e.g., pest v</w:t>
      </w:r>
      <w:r w:rsidR="009C23E2">
        <w:rPr>
          <w:rFonts w:cs="Times New Roman"/>
        </w:rPr>
        <w:t xml:space="preserve">s. </w:t>
      </w:r>
      <w:r w:rsidRPr="005C029F">
        <w:rPr>
          <w:rFonts w:cs="Times New Roman"/>
        </w:rPr>
        <w:t xml:space="preserve">alternative prey density) may vary with crop stages and affect predator-prey trophic interactions </w:t>
      </w:r>
      <w:r w:rsidR="00D13CAB">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D13CAB">
        <w:rPr>
          <w:rFonts w:cs="Times New Roman"/>
        </w:rPr>
      </w:r>
      <w:r w:rsidR="00D13CAB">
        <w:rPr>
          <w:rFonts w:cs="Times New Roman"/>
        </w:rPr>
        <w:fldChar w:fldCharType="separate"/>
      </w:r>
      <w:r w:rsidR="002D78D0">
        <w:rPr>
          <w:rFonts w:cs="Times New Roman"/>
          <w:noProof/>
        </w:rPr>
        <w:t>(Roubinet</w:t>
      </w:r>
      <w:r w:rsidR="002D78D0" w:rsidRPr="002D78D0">
        <w:rPr>
          <w:rFonts w:cs="Times New Roman"/>
          <w:i/>
          <w:noProof/>
        </w:rPr>
        <w:t xml:space="preserve"> et al.</w:t>
      </w:r>
      <w:r w:rsidR="002D78D0">
        <w:rPr>
          <w:rFonts w:cs="Times New Roman"/>
          <w:noProof/>
        </w:rPr>
        <w:t>, 2017)</w:t>
      </w:r>
      <w:r w:rsidR="00D13CAB">
        <w:rPr>
          <w:rFonts w:cs="Times New Roman"/>
        </w:rPr>
        <w:fldChar w:fldCharType="end"/>
      </w:r>
      <w:r w:rsidRPr="005C029F">
        <w:rPr>
          <w:rFonts w:cs="Times New Roman"/>
        </w:rPr>
        <w:t xml:space="preserve">. </w:t>
      </w:r>
      <w:r w:rsidR="0045780C">
        <w:rPr>
          <w:rFonts w:cs="Times New Roman"/>
        </w:rPr>
        <w:t xml:space="preserve"> </w:t>
      </w:r>
      <w:r w:rsidRPr="005C029F">
        <w:rPr>
          <w:rFonts w:cs="Times New Roman"/>
        </w:rPr>
        <w:t xml:space="preserve">Therefore, we should examine how crop stage affects the pest consumption by generalist predators within a growth season. </w:t>
      </w:r>
      <w:r w:rsidR="0045780C">
        <w:rPr>
          <w:rFonts w:cs="Times New Roman"/>
        </w:rPr>
        <w:t xml:space="preserve"> </w:t>
      </w:r>
      <w:r w:rsidRPr="005C029F">
        <w:rPr>
          <w:rFonts w:cs="Times New Roman"/>
        </w:rPr>
        <w:t xml:space="preserve">Second, we should examine whether farming practices (e.g., organic and conventional) influence the diet composition of predators (e.g., pest consumption) </w:t>
      </w:r>
      <w:r w:rsidR="005723B1" w:rsidRPr="005C029F">
        <w:rPr>
          <w:rFonts w:cs="Times New Roman"/>
        </w:rPr>
        <w:fldChar w:fldCharType="begin"/>
      </w:r>
      <w:r w:rsidR="002D78D0">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5C029F">
        <w:rPr>
          <w:rFonts w:cs="Times New Roman"/>
        </w:rPr>
        <w:fldChar w:fldCharType="separate"/>
      </w:r>
      <w:r w:rsidR="002D78D0">
        <w:rPr>
          <w:rFonts w:cs="Times New Roman"/>
          <w:noProof/>
        </w:rPr>
        <w:t>(Birkhofer</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D03608">
        <w:rPr>
          <w:rFonts w:cs="Times New Roman"/>
        </w:rPr>
        <w:t xml:space="preserve"> </w:t>
      </w:r>
      <w:commentRangeStart w:id="24"/>
      <w:r w:rsidRPr="00865B26">
        <w:rPr>
          <w:rFonts w:cs="Times New Roman"/>
        </w:rPr>
        <w:t>This will demonstrate whether generalist</w:t>
      </w:r>
      <w:r w:rsidRPr="005C029F">
        <w:rPr>
          <w:rFonts w:cs="Times New Roman"/>
        </w:rPr>
        <w:t xml:space="preserve"> predators </w:t>
      </w:r>
      <w:ins w:id="25" w:author="Gen-Chang Hsu" w:date="2024-08-19T22:34:00Z" w16du:dateUtc="2024-08-20T02:34:00Z">
        <w:r w:rsidR="005B40A9">
          <w:rPr>
            <w:rFonts w:cs="Times New Roman"/>
          </w:rPr>
          <w:t xml:space="preserve">can </w:t>
        </w:r>
      </w:ins>
      <w:r w:rsidRPr="005C029F">
        <w:rPr>
          <w:rFonts w:cs="Times New Roman"/>
        </w:rPr>
        <w:t xml:space="preserve">provide </w:t>
      </w:r>
      <w:ins w:id="26" w:author="Gen-Chang Hsu" w:date="2024-08-19T22:34:00Z" w16du:dateUtc="2024-08-20T02:34:00Z">
        <w:r w:rsidR="005B40A9">
          <w:rPr>
            <w:rFonts w:cs="Times New Roman"/>
          </w:rPr>
          <w:t>stable</w:t>
        </w:r>
      </w:ins>
      <w:del w:id="27" w:author="Gen-Chang Hsu" w:date="2024-08-19T22:34:00Z" w16du:dateUtc="2024-08-20T02:34:00Z">
        <w:r w:rsidR="009C23E2" w:rsidDel="005B40A9">
          <w:rPr>
            <w:rFonts w:cs="Times New Roman"/>
          </w:rPr>
          <w:delText>varying</w:delText>
        </w:r>
      </w:del>
      <w:r w:rsidRPr="005C029F">
        <w:rPr>
          <w:rFonts w:cs="Times New Roman"/>
        </w:rPr>
        <w:t xml:space="preserve"> biocontrol </w:t>
      </w:r>
      <w:ins w:id="28" w:author="Gen-Chang Hsu" w:date="2024-08-19T22:34:00Z" w16du:dateUtc="2024-08-20T02:34:00Z">
        <w:r w:rsidR="005B40A9">
          <w:rPr>
            <w:rFonts w:cs="Times New Roman"/>
          </w:rPr>
          <w:t xml:space="preserve">services </w:t>
        </w:r>
      </w:ins>
      <w:del w:id="29" w:author="Gen-Chang Hsu" w:date="2024-08-19T22:34:00Z" w16du:dateUtc="2024-08-20T02:34:00Z">
        <w:r w:rsidRPr="005C029F" w:rsidDel="005B40A9">
          <w:rPr>
            <w:rFonts w:cs="Times New Roman"/>
          </w:rPr>
          <w:delText xml:space="preserve">values </w:delText>
        </w:r>
      </w:del>
      <w:r w:rsidRPr="005C029F">
        <w:rPr>
          <w:rFonts w:cs="Times New Roman"/>
        </w:rPr>
        <w:t xml:space="preserve">in </w:t>
      </w:r>
      <w:r w:rsidR="009C23E2">
        <w:rPr>
          <w:rFonts w:cs="Times New Roman"/>
        </w:rPr>
        <w:t>specific</w:t>
      </w:r>
      <w:r w:rsidRPr="005C029F">
        <w:rPr>
          <w:rFonts w:cs="Times New Roman"/>
        </w:rPr>
        <w:t xml:space="preserve"> farm types</w:t>
      </w:r>
      <w:commentRangeEnd w:id="24"/>
      <w:r w:rsidR="005B40A9">
        <w:rPr>
          <w:rStyle w:val="CommentReference"/>
        </w:rPr>
        <w:commentReference w:id="24"/>
      </w:r>
      <w:r w:rsidRPr="005C029F">
        <w:rPr>
          <w:rFonts w:cs="Times New Roman"/>
        </w:rPr>
        <w:t>.</w:t>
      </w:r>
      <w:r w:rsidR="00D03608">
        <w:rPr>
          <w:rFonts w:cs="Times New Roman"/>
        </w:rPr>
        <w:t xml:space="preserve"> </w:t>
      </w:r>
      <w:r w:rsidRPr="005C029F">
        <w:rPr>
          <w:rFonts w:cs="Times New Roman"/>
        </w:rPr>
        <w:t xml:space="preserve"> Third, we should investigate the relationship between the relative prey abundance and </w:t>
      </w:r>
      <w:r w:rsidR="0075068F">
        <w:rPr>
          <w:rFonts w:cs="Times New Roman"/>
        </w:rPr>
        <w:t xml:space="preserve">the </w:t>
      </w:r>
      <w:r w:rsidRPr="005C029F">
        <w:rPr>
          <w:rFonts w:cs="Times New Roman"/>
        </w:rPr>
        <w:t>diet composition</w:t>
      </w:r>
      <w:ins w:id="30" w:author="Gen-Chang Hsu" w:date="2024-08-19T21:34:00Z" w16du:dateUtc="2024-08-20T01:34:00Z">
        <w:r w:rsidR="00564680">
          <w:rPr>
            <w:rFonts w:cs="Times New Roman"/>
          </w:rPr>
          <w:t xml:space="preserve"> (i.e., the proportion</w:t>
        </w:r>
      </w:ins>
      <w:ins w:id="31" w:author="Gen-Chang Hsu" w:date="2024-08-19T21:35:00Z" w16du:dateUtc="2024-08-20T01:35:00Z">
        <w:r w:rsidR="00564680">
          <w:rPr>
            <w:rFonts w:cs="Times New Roman"/>
          </w:rPr>
          <w:t>s</w:t>
        </w:r>
      </w:ins>
      <w:ins w:id="32" w:author="Gen-Chang Hsu" w:date="2024-08-19T21:34:00Z" w16du:dateUtc="2024-08-20T01:34:00Z">
        <w:r w:rsidR="00564680">
          <w:rPr>
            <w:rFonts w:cs="Times New Roman"/>
          </w:rPr>
          <w:t xml:space="preserve"> of different prey items</w:t>
        </w:r>
      </w:ins>
      <w:ins w:id="33" w:author="Gen-Chang Hsu" w:date="2024-08-19T21:37:00Z" w16du:dateUtc="2024-08-20T01:37:00Z">
        <w:r w:rsidR="0015358C">
          <w:rPr>
            <w:rFonts w:cs="Times New Roman"/>
          </w:rPr>
          <w:t xml:space="preserve"> consumed in the diet</w:t>
        </w:r>
      </w:ins>
      <w:ins w:id="34" w:author="Gen-Chang Hsu" w:date="2024-08-19T21:34:00Z" w16du:dateUtc="2024-08-20T01:34:00Z">
        <w:r w:rsidR="00564680">
          <w:rPr>
            <w:rFonts w:cs="Times New Roman"/>
          </w:rPr>
          <w:t>)</w:t>
        </w:r>
      </w:ins>
      <w:r w:rsidR="0075068F">
        <w:rPr>
          <w:rFonts w:cs="Times New Roman"/>
        </w:rPr>
        <w:t xml:space="preserve"> of their predators</w:t>
      </w:r>
      <w:r w:rsidRPr="005C029F">
        <w:rPr>
          <w:rFonts w:cs="Times New Roman"/>
        </w:rPr>
        <w:t xml:space="preserve">. </w:t>
      </w:r>
      <w:r w:rsidR="00D03608">
        <w:rPr>
          <w:rFonts w:cs="Times New Roman"/>
        </w:rPr>
        <w:t xml:space="preserve"> </w:t>
      </w:r>
      <w:r w:rsidRPr="005C029F">
        <w:rPr>
          <w:rFonts w:cs="Times New Roman"/>
        </w:rPr>
        <w:t xml:space="preserve">This will clarify whether pest abundance or predator preference mainly explains the pest consumption by predators </w:t>
      </w:r>
      <w:r w:rsidR="005723B1" w:rsidRPr="005C029F">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 </w:instrText>
      </w:r>
      <w:r w:rsidR="002D78D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Wise</w:t>
      </w:r>
      <w:r w:rsidR="002D78D0" w:rsidRPr="002D78D0">
        <w:rPr>
          <w:rFonts w:cs="Times New Roman"/>
          <w:i/>
          <w:noProof/>
        </w:rPr>
        <w:t xml:space="preserve"> et al.</w:t>
      </w:r>
      <w:r w:rsidR="002D78D0">
        <w:rPr>
          <w:rFonts w:cs="Times New Roman"/>
          <w:noProof/>
        </w:rPr>
        <w:t>, 2006; Kuusk and Ekbom, 2012; Roubinet</w:t>
      </w:r>
      <w:r w:rsidR="002D78D0" w:rsidRPr="002D78D0">
        <w:rPr>
          <w:rFonts w:cs="Times New Roman"/>
          <w:i/>
          <w:noProof/>
        </w:rPr>
        <w:t xml:space="preserve"> et al.</w:t>
      </w:r>
      <w:r w:rsidR="002D78D0">
        <w:rPr>
          <w:rFonts w:cs="Times New Roman"/>
          <w:noProof/>
        </w:rPr>
        <w:t>, 2017; Eitzinger</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e should examine how surrounding vegetation (e.g., forest cover) affects the diet composition of generalist predators. </w:t>
      </w:r>
      <w:r w:rsidR="00D03608">
        <w:rPr>
          <w:rFonts w:cs="Times New Roman"/>
        </w:rPr>
        <w:t xml:space="preserve"> </w:t>
      </w:r>
      <w:r w:rsidRPr="005C029F">
        <w:rPr>
          <w:rFonts w:cs="Times New Roman"/>
        </w:rPr>
        <w:t xml:space="preserve">While surrounding vegetation reportedly affected arthropod diversity and predator-prey interactions in </w:t>
      </w:r>
      <w:r w:rsidRPr="005750A6">
        <w:rPr>
          <w:rFonts w:cs="Times New Roman"/>
        </w:rPr>
        <w:t>agro-ecosystems</w:t>
      </w:r>
      <w:r w:rsidRPr="005C029F">
        <w:rPr>
          <w:rFonts w:cs="Times New Roman"/>
        </w:rPr>
        <w:t xml:space="preserve"> </w:t>
      </w:r>
      <w:r w:rsidR="005723B1" w:rsidRPr="005C029F">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Altieri and Letourneau, 1982; Altieri, 1999; Barbosa and Castellanos, 2005; Diehl</w:t>
      </w:r>
      <w:r w:rsidR="002D78D0" w:rsidRPr="002D78D0">
        <w:rPr>
          <w:rFonts w:cs="Times New Roman"/>
          <w:i/>
          <w:noProof/>
        </w:rPr>
        <w:t xml:space="preserve"> et al.</w:t>
      </w:r>
      <w:r w:rsidR="002D78D0">
        <w:rPr>
          <w:rFonts w:cs="Times New Roman"/>
          <w:noProof/>
        </w:rPr>
        <w:t>, 2013; Lichtenberg</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its effect on predators’ diet composition is unclear. </w:t>
      </w:r>
      <w:r w:rsidR="00D03608">
        <w:rPr>
          <w:rFonts w:cs="Times New Roman"/>
        </w:rPr>
        <w:t xml:space="preserve"> </w:t>
      </w:r>
      <w:r w:rsidRPr="005C029F">
        <w:rPr>
          <w:rFonts w:cs="Times New Roman"/>
        </w:rPr>
        <w:t xml:space="preserve">Understanding this will provide insights for managing </w:t>
      </w:r>
      <w:r w:rsidR="00A51AA7">
        <w:rPr>
          <w:rFonts w:cs="Times New Roman"/>
        </w:rPr>
        <w:t xml:space="preserve">the </w:t>
      </w:r>
      <w:r w:rsidRPr="005C029F">
        <w:rPr>
          <w:rFonts w:cs="Times New Roman"/>
        </w:rPr>
        <w:t>agricultural landscape and promoting biocontrol services by generalist predators.</w:t>
      </w:r>
    </w:p>
    <w:p w14:paraId="5F8D2BE7" w14:textId="0F28A9F0" w:rsidR="005B0566" w:rsidRPr="005C029F" w:rsidRDefault="00DD4E15" w:rsidP="0007115E">
      <w:pPr>
        <w:spacing w:after="0" w:line="480" w:lineRule="auto"/>
        <w:jc w:val="left"/>
        <w:rPr>
          <w:rFonts w:cs="Times New Roman"/>
        </w:rPr>
      </w:pPr>
      <w:r w:rsidRPr="005C029F">
        <w:rPr>
          <w:rFonts w:cs="Times New Roman"/>
        </w:rPr>
        <w:tab/>
        <w:t>To address the</w:t>
      </w:r>
      <w:r w:rsidR="00F3531D">
        <w:rPr>
          <w:rFonts w:cs="Times New Roman"/>
        </w:rPr>
        <w:t xml:space="preserve">se </w:t>
      </w:r>
      <w:r w:rsidR="00D03608">
        <w:rPr>
          <w:rFonts w:cs="Times New Roman"/>
        </w:rPr>
        <w:t>three</w:t>
      </w:r>
      <w:r w:rsidRPr="005C029F">
        <w:rPr>
          <w:rFonts w:cs="Times New Roman"/>
        </w:rPr>
        <w:t xml:space="preserve"> knowledge gaps, this study aim</w:t>
      </w:r>
      <w:r w:rsidR="00F3531D">
        <w:rPr>
          <w:rFonts w:cs="Times New Roman"/>
        </w:rPr>
        <w:t>ed</w:t>
      </w:r>
      <w:r w:rsidRPr="005C029F">
        <w:rPr>
          <w:rFonts w:cs="Times New Roman"/>
        </w:rPr>
        <w:t xml:space="preserve"> to 1) quantify the diet composition of generalist predators, 2) examine the</w:t>
      </w:r>
      <w:r w:rsidR="00F3531D">
        <w:rPr>
          <w:rFonts w:cs="Times New Roman"/>
        </w:rPr>
        <w:t xml:space="preserve"> consistency of</w:t>
      </w:r>
      <w:r w:rsidRPr="005C029F">
        <w:rPr>
          <w:rFonts w:cs="Times New Roman"/>
        </w:rPr>
        <w:t xml:space="preserve"> predator</w:t>
      </w:r>
      <w:r w:rsidR="00F3531D">
        <w:rPr>
          <w:rFonts w:cs="Times New Roman"/>
        </w:rPr>
        <w:t xml:space="preserve">s </w:t>
      </w:r>
      <w:r w:rsidRPr="005C029F">
        <w:rPr>
          <w:rFonts w:cs="Times New Roman"/>
        </w:rPr>
        <w:t xml:space="preserve">in pest consumption over years, and 3) investigate how abiotic and biotic factors </w:t>
      </w:r>
      <w:r w:rsidR="00032F49">
        <w:rPr>
          <w:rFonts w:cs="Times New Roman"/>
        </w:rPr>
        <w:t xml:space="preserve">may </w:t>
      </w:r>
      <w:r w:rsidRPr="005C029F">
        <w:rPr>
          <w:rFonts w:cs="Times New Roman"/>
        </w:rPr>
        <w:t>affect the</w:t>
      </w:r>
      <w:r w:rsidR="00F3531D">
        <w:rPr>
          <w:rFonts w:cs="Times New Roman"/>
        </w:rPr>
        <w:t xml:space="preserve"> </w:t>
      </w:r>
      <w:r w:rsidRPr="005C029F">
        <w:rPr>
          <w:rFonts w:cs="Times New Roman"/>
        </w:rPr>
        <w:t>diet composition</w:t>
      </w:r>
      <w:r w:rsidR="00F3531D">
        <w:rPr>
          <w:rFonts w:cs="Times New Roman"/>
        </w:rPr>
        <w:t xml:space="preserve"> of these predators</w:t>
      </w:r>
      <w:r w:rsidRPr="005C029F">
        <w:rPr>
          <w:rFonts w:cs="Times New Roman"/>
        </w:rPr>
        <w:t xml:space="preserve">.  Filling these gaps will provide insights for applying generalist predators in </w:t>
      </w:r>
      <w:r w:rsidRPr="005C029F">
        <w:rPr>
          <w:rFonts w:cs="Times New Roman"/>
        </w:rPr>
        <w:lastRenderedPageBreak/>
        <w:t xml:space="preserve">biocontrol programs. </w:t>
      </w:r>
      <w:r w:rsidR="00D03608">
        <w:rPr>
          <w:rFonts w:cs="Times New Roman"/>
        </w:rPr>
        <w:t xml:space="preserve"> </w:t>
      </w:r>
      <w:r w:rsidRPr="005C029F">
        <w:rPr>
          <w:rFonts w:cs="Times New Roman"/>
        </w:rPr>
        <w:t>Specifically, this study sampled arthropod prey and generalist arthropod predators (GAPs) in sub-tropical organic and conventional rice farms over</w:t>
      </w:r>
      <w:r w:rsidR="00F3531D">
        <w:rPr>
          <w:rFonts w:cs="Times New Roman"/>
        </w:rPr>
        <w:t xml:space="preserve"> the</w:t>
      </w:r>
      <w:r w:rsidRPr="005C029F">
        <w:rPr>
          <w:rFonts w:cs="Times New Roman"/>
        </w:rPr>
        <w:t xml:space="preserve"> rice growth season (seedling, tillering, flowering, and ripening stages) in </w:t>
      </w:r>
      <w:r w:rsidR="00032F49">
        <w:rPr>
          <w:rFonts w:cs="Times New Roman"/>
        </w:rPr>
        <w:t xml:space="preserve">central </w:t>
      </w:r>
      <w:r w:rsidRPr="005C029F">
        <w:rPr>
          <w:rFonts w:cs="Times New Roman"/>
        </w:rPr>
        <w:t>Taiwan from 2017 to 2019</w:t>
      </w:r>
      <w:r w:rsidR="00032F49">
        <w:rPr>
          <w:rFonts w:cs="Times New Roman"/>
        </w:rPr>
        <w:t xml:space="preserve">, and </w:t>
      </w:r>
      <w:r w:rsidRPr="005C029F">
        <w:rPr>
          <w:rFonts w:cs="Times New Roman"/>
        </w:rPr>
        <w:t>quantif</w:t>
      </w:r>
      <w:r w:rsidR="00032F49">
        <w:rPr>
          <w:rFonts w:cs="Times New Roman"/>
        </w:rPr>
        <w:t>ied</w:t>
      </w:r>
      <w:r w:rsidRPr="005C029F">
        <w:rPr>
          <w:rFonts w:cs="Times New Roman"/>
        </w:rPr>
        <w:t xml:space="preserve">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r w:rsidR="00032F49">
        <w:rPr>
          <w:rFonts w:cs="Times New Roman"/>
        </w:rPr>
        <w:t xml:space="preserve">.  </w:t>
      </w:r>
      <w:commentRangeStart w:id="35"/>
      <w:r w:rsidR="00C3393A">
        <w:rPr>
          <w:rFonts w:cs="Times New Roman"/>
        </w:rPr>
        <w:t xml:space="preserve">Although </w:t>
      </w:r>
      <w:r w:rsidR="00E50A66">
        <w:rPr>
          <w:rFonts w:cs="Times New Roman"/>
        </w:rPr>
        <w:t>GAPs may consume various prey items, w</w:t>
      </w:r>
      <w:r w:rsidR="00032F49">
        <w:rPr>
          <w:rFonts w:cs="Times New Roman"/>
        </w:rPr>
        <w:t xml:space="preserve">e expected that </w:t>
      </w:r>
      <w:r w:rsidR="00E50A66">
        <w:rPr>
          <w:rFonts w:cs="Times New Roman"/>
        </w:rPr>
        <w:t xml:space="preserve">GAPs would </w:t>
      </w:r>
      <w:r w:rsidR="00195459">
        <w:rPr>
          <w:rFonts w:cs="Times New Roman"/>
        </w:rPr>
        <w:t xml:space="preserve">consistently consume a </w:t>
      </w:r>
      <w:r w:rsidR="00AF2A5D">
        <w:rPr>
          <w:rFonts w:cs="Times New Roman"/>
        </w:rPr>
        <w:t>high</w:t>
      </w:r>
      <w:r w:rsidR="00195459">
        <w:rPr>
          <w:rFonts w:cs="Times New Roman"/>
        </w:rPr>
        <w:t xml:space="preserve"> proportion of pests in their diet </w:t>
      </w:r>
      <w:r w:rsidR="00AF2A5D">
        <w:rPr>
          <w:rFonts w:cs="Times New Roman"/>
        </w:rPr>
        <w:t>at late crop stage</w:t>
      </w:r>
      <w:r w:rsidR="00195459">
        <w:rPr>
          <w:rFonts w:cs="Times New Roman"/>
        </w:rPr>
        <w:t>s</w:t>
      </w:r>
      <w:r w:rsidR="00AF2A5D">
        <w:rPr>
          <w:rFonts w:cs="Times New Roman"/>
        </w:rPr>
        <w:t xml:space="preserve"> (</w:t>
      </w:r>
      <w:r w:rsidR="0014184C">
        <w:rPr>
          <w:rFonts w:cs="Times New Roman"/>
        </w:rPr>
        <w:t>with high</w:t>
      </w:r>
      <w:r w:rsidR="00195459">
        <w:rPr>
          <w:rFonts w:cs="Times New Roman"/>
        </w:rPr>
        <w:t xml:space="preserve"> pest</w:t>
      </w:r>
      <w:r w:rsidR="0014184C">
        <w:rPr>
          <w:rFonts w:cs="Times New Roman"/>
        </w:rPr>
        <w:t xml:space="preserve"> densities</w:t>
      </w:r>
      <w:r w:rsidR="00AF2A5D">
        <w:rPr>
          <w:rFonts w:cs="Times New Roman"/>
        </w:rPr>
        <w:t>)</w:t>
      </w:r>
      <w:r w:rsidR="00CB0679">
        <w:rPr>
          <w:rFonts w:cs="Times New Roman"/>
        </w:rPr>
        <w:t xml:space="preserve"> regardless of years.</w:t>
      </w:r>
      <w:commentRangeEnd w:id="35"/>
      <w:r w:rsidR="008A6708">
        <w:rPr>
          <w:rStyle w:val="CommentReference"/>
        </w:rPr>
        <w:commentReference w:id="35"/>
      </w:r>
      <w:r w:rsidR="00CB0679">
        <w:rPr>
          <w:rFonts w:cs="Times New Roman"/>
        </w:rPr>
        <w:t xml:space="preserve">  We also expected that </w:t>
      </w:r>
      <w:r w:rsidR="0007115E">
        <w:rPr>
          <w:rFonts w:cs="Times New Roman"/>
        </w:rPr>
        <w:t>the diet composition of GAPs would be affected by</w:t>
      </w:r>
      <w:r w:rsidR="00CB0679">
        <w:rPr>
          <w:rFonts w:cs="Times New Roman"/>
        </w:rPr>
        <w:t xml:space="preserve"> </w:t>
      </w:r>
      <w:r w:rsidRPr="005C029F">
        <w:rPr>
          <w:rFonts w:cs="Times New Roman"/>
        </w:rPr>
        <w:t xml:space="preserve">local abiotic and biotic factors (e.g., farm type, crop stage, percent forest cover, and the relative abundance of pests in the field). </w:t>
      </w:r>
      <w:r w:rsidR="000D2070">
        <w:rPr>
          <w:rFonts w:cs="Times New Roman"/>
        </w:rPr>
        <w:t xml:space="preserve"> </w:t>
      </w:r>
      <w:r w:rsidRPr="005C029F">
        <w:rPr>
          <w:rFonts w:cs="Times New Roman"/>
        </w:rPr>
        <w:t>Stable isotope analysis has been widely applied in ecolog</w:t>
      </w:r>
      <w:r w:rsidR="000D2070">
        <w:rPr>
          <w:rFonts w:cs="Times New Roman"/>
        </w:rPr>
        <w:t xml:space="preserve">y </w:t>
      </w:r>
      <w:r w:rsidRPr="005C029F">
        <w:rPr>
          <w:rFonts w:cs="Times New Roman"/>
        </w:rPr>
        <w:t>to infer predator-prey trophic interactions and estimate the proportion</w:t>
      </w:r>
      <w:r w:rsidR="00CD063F">
        <w:rPr>
          <w:rFonts w:cs="Times New Roman"/>
        </w:rPr>
        <w:t>al</w:t>
      </w:r>
      <w:r w:rsidRPr="005C029F">
        <w:rPr>
          <w:rFonts w:cs="Times New Roman"/>
        </w:rPr>
        <w:t xml:space="preserve"> contribution</w:t>
      </w:r>
      <w:ins w:id="36" w:author="Gen-Chang Hsu" w:date="2024-08-19T22:36:00Z" w16du:dateUtc="2024-08-20T02:36:00Z">
        <w:r w:rsidR="00B35271">
          <w:rPr>
            <w:rFonts w:cs="Times New Roman"/>
          </w:rPr>
          <w:t xml:space="preserve"> </w:t>
        </w:r>
      </w:ins>
      <w:del w:id="37" w:author="Gen-Chang Hsu" w:date="2024-08-19T22:36:00Z" w16du:dateUtc="2024-08-20T02:36:00Z">
        <w:r w:rsidRPr="005C029F" w:rsidDel="00B35271">
          <w:rPr>
            <w:rFonts w:cs="Times New Roman"/>
          </w:rPr>
          <w:delText xml:space="preserve"> </w:delText>
        </w:r>
      </w:del>
      <w:r w:rsidRPr="005C029F">
        <w:rPr>
          <w:rFonts w:cs="Times New Roman"/>
        </w:rPr>
        <w:t>of different prey sources to predators’ diet</w:t>
      </w:r>
      <w:r w:rsidR="00DA0D8C">
        <w:rPr>
          <w:rFonts w:cs="Times New Roman"/>
        </w:rPr>
        <w:t>s</w:t>
      </w:r>
      <w:ins w:id="38" w:author="Gen-Chang Hsu" w:date="2024-08-19T22:36:00Z" w16du:dateUtc="2024-08-20T02:36:00Z">
        <w:r w:rsidR="00B35271">
          <w:rPr>
            <w:rFonts w:cs="Times New Roman"/>
          </w:rPr>
          <w:t xml:space="preserve"> (</w:t>
        </w:r>
        <w:commentRangeStart w:id="39"/>
        <w:r w:rsidR="00B35271">
          <w:rPr>
            <w:rFonts w:cs="Times New Roman"/>
          </w:rPr>
          <w:t xml:space="preserve">i.e., the proportion of different prey items in </w:t>
        </w:r>
      </w:ins>
      <w:ins w:id="40" w:author="Gen-Chang Hsu" w:date="2024-08-19T22:37:00Z" w16du:dateUtc="2024-08-20T02:37:00Z">
        <w:r w:rsidR="00B35271">
          <w:rPr>
            <w:rFonts w:cs="Times New Roman"/>
          </w:rPr>
          <w:t>predators</w:t>
        </w:r>
      </w:ins>
      <w:ins w:id="41" w:author="Gen-Chang Hsu" w:date="2024-08-19T22:44:00Z" w16du:dateUtc="2024-08-20T02:44:00Z">
        <w:r w:rsidR="003B7A6D">
          <w:rPr>
            <w:rFonts w:cs="Times New Roman"/>
          </w:rPr>
          <w:t>’</w:t>
        </w:r>
      </w:ins>
      <w:ins w:id="42" w:author="Gen-Chang Hsu" w:date="2024-08-19T22:37:00Z" w16du:dateUtc="2024-08-20T02:37:00Z">
        <w:r w:rsidR="00B35271">
          <w:rPr>
            <w:rFonts w:cs="Times New Roman"/>
          </w:rPr>
          <w:t xml:space="preserve"> </w:t>
        </w:r>
      </w:ins>
      <w:ins w:id="43" w:author="Gen-Chang Hsu" w:date="2024-08-19T22:44:00Z" w16du:dateUtc="2024-08-20T02:44:00Z">
        <w:r w:rsidR="003B7A6D">
          <w:rPr>
            <w:rFonts w:cs="Times New Roman"/>
          </w:rPr>
          <w:t xml:space="preserve">total </w:t>
        </w:r>
      </w:ins>
      <w:ins w:id="44" w:author="Gen-Chang Hsu" w:date="2024-08-19T22:37:00Z" w16du:dateUtc="2024-08-20T02:37:00Z">
        <w:r w:rsidR="00B35271">
          <w:rPr>
            <w:rFonts w:cs="Times New Roman"/>
          </w:rPr>
          <w:t>diet in terms of biomass</w:t>
        </w:r>
      </w:ins>
      <w:ins w:id="45" w:author="Gen-Chang Hsu" w:date="2024-08-19T22:36:00Z" w16du:dateUtc="2024-08-20T02:36:00Z">
        <w:r w:rsidR="00B35271">
          <w:rPr>
            <w:rFonts w:cs="Times New Roman"/>
          </w:rPr>
          <w:t>)</w:t>
        </w:r>
      </w:ins>
      <w:r w:rsidRPr="005C029F">
        <w:rPr>
          <w:rFonts w:cs="Times New Roman"/>
        </w:rPr>
        <w:t xml:space="preserve"> </w:t>
      </w:r>
      <w:commentRangeEnd w:id="39"/>
      <w:r w:rsidR="00B35271">
        <w:rPr>
          <w:rStyle w:val="CommentReference"/>
        </w:rPr>
        <w:commentReference w:id="39"/>
      </w:r>
      <w:r w:rsidR="005723B1" w:rsidRPr="005C029F">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Pr>
          <w:rFonts w:cs="Times New Roman"/>
        </w:rPr>
        <w:instrText xml:space="preserve"> ADDIN EN.CITE </w:instrText>
      </w:r>
      <w:r w:rsidR="002D78D0">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Post, 2002; Boecklen</w:t>
      </w:r>
      <w:r w:rsidR="002D78D0" w:rsidRPr="002D78D0">
        <w:rPr>
          <w:rFonts w:cs="Times New Roman"/>
          <w:i/>
          <w:noProof/>
        </w:rPr>
        <w:t xml:space="preserve"> et al.</w:t>
      </w:r>
      <w:r w:rsidR="002D78D0">
        <w:rPr>
          <w:rFonts w:cs="Times New Roman"/>
          <w:noProof/>
        </w:rPr>
        <w:t>, 2011; Layman</w:t>
      </w:r>
      <w:r w:rsidR="002D78D0" w:rsidRPr="002D78D0">
        <w:rPr>
          <w:rFonts w:cs="Times New Roman"/>
          <w:i/>
          <w:noProof/>
        </w:rPr>
        <w:t xml:space="preserve"> et al.</w:t>
      </w:r>
      <w:r w:rsidR="002D78D0">
        <w:rPr>
          <w:rFonts w:cs="Times New Roman"/>
          <w:noProof/>
        </w:rPr>
        <w:t>, 2012)</w:t>
      </w:r>
      <w:r w:rsidR="005723B1" w:rsidRPr="005C029F">
        <w:rPr>
          <w:rFonts w:cs="Times New Roman"/>
        </w:rPr>
        <w:fldChar w:fldCharType="end"/>
      </w:r>
      <w:r w:rsidRPr="005C029F">
        <w:rPr>
          <w:rFonts w:cs="Times New Roman"/>
        </w:rPr>
        <w:t xml:space="preserve">. </w:t>
      </w:r>
      <w:r w:rsidR="000D2070">
        <w:rPr>
          <w:rFonts w:cs="Times New Roman"/>
        </w:rPr>
        <w:t xml:space="preserve"> </w:t>
      </w:r>
      <w:r w:rsidRPr="005C029F">
        <w:rPr>
          <w:rFonts w:cs="Times New Roman"/>
        </w:rPr>
        <w:t>This quantification method reflects accumulated prey consumption in predators’ diet</w:t>
      </w:r>
      <w:r w:rsidR="00DA0D8C">
        <w:rPr>
          <w:rFonts w:cs="Times New Roman"/>
        </w:rPr>
        <w:t>s</w:t>
      </w:r>
      <w:r w:rsidRPr="005C029F">
        <w:rPr>
          <w:rFonts w:cs="Times New Roman"/>
        </w:rPr>
        <w:t xml:space="preserve">, which may not be achieved by some “snap-shot” techniques (e.g., field observations and molecular gut content analysis) </w:t>
      </w:r>
      <w:r w:rsidR="005723B1" w:rsidRPr="005C029F">
        <w:rPr>
          <w:rFonts w:cs="Times New Roman"/>
        </w:rPr>
        <w:fldChar w:fldCharType="begin"/>
      </w:r>
      <w:r w:rsidR="002D78D0">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5723B1" w:rsidRPr="005C029F">
        <w:rPr>
          <w:rFonts w:cs="Times New Roman"/>
        </w:rPr>
        <w:fldChar w:fldCharType="separate"/>
      </w:r>
      <w:r w:rsidR="002D78D0">
        <w:rPr>
          <w:rFonts w:cs="Times New Roman"/>
          <w:noProof/>
        </w:rPr>
        <w:t>(Newton, 2016)</w:t>
      </w:r>
      <w:r w:rsidR="005723B1" w:rsidRPr="005C029F">
        <w:rPr>
          <w:rFonts w:cs="Times New Roman"/>
        </w:rPr>
        <w:fldChar w:fldCharType="end"/>
      </w:r>
      <w:r w:rsidRPr="005C029F">
        <w:rPr>
          <w:rFonts w:cs="Times New Roman"/>
        </w:rPr>
        <w:t>.</w:t>
      </w:r>
    </w:p>
    <w:p w14:paraId="45DA3806" w14:textId="3BFCD521" w:rsidR="005B0566" w:rsidRPr="005C029F" w:rsidRDefault="005B0566" w:rsidP="00E7259E">
      <w:pPr>
        <w:spacing w:after="0" w:line="480" w:lineRule="auto"/>
        <w:jc w:val="left"/>
        <w:rPr>
          <w:rFonts w:cs="Times New Roman"/>
        </w:rPr>
      </w:pPr>
    </w:p>
    <w:p w14:paraId="5FA428BA" w14:textId="09B2B76D" w:rsidR="005B0566" w:rsidRPr="005C029F" w:rsidRDefault="004E63A7" w:rsidP="00E7259E">
      <w:pPr>
        <w:spacing w:after="0" w:line="480" w:lineRule="auto"/>
        <w:jc w:val="left"/>
        <w:rPr>
          <w:rFonts w:cs="Times New Roman"/>
          <w:b/>
        </w:rPr>
      </w:pPr>
      <w:r>
        <w:rPr>
          <w:rFonts w:cs="Times New Roman"/>
          <w:b/>
        </w:rPr>
        <w:t xml:space="preserve">2.  </w:t>
      </w:r>
      <w:r w:rsidR="00DD4E15" w:rsidRPr="005C029F">
        <w:rPr>
          <w:rFonts w:cs="Times New Roman"/>
          <w:b/>
        </w:rPr>
        <w:t>Materials and Methods</w:t>
      </w:r>
    </w:p>
    <w:p w14:paraId="37BB4CA6" w14:textId="163C191E" w:rsidR="005B0566" w:rsidRPr="005C029F" w:rsidRDefault="004E63A7" w:rsidP="00E7259E">
      <w:pPr>
        <w:spacing w:after="0" w:line="480" w:lineRule="auto"/>
        <w:jc w:val="left"/>
        <w:rPr>
          <w:rFonts w:cs="Times New Roman"/>
          <w:i/>
        </w:rPr>
      </w:pPr>
      <w:r>
        <w:rPr>
          <w:rFonts w:cs="Times New Roman"/>
          <w:i/>
        </w:rPr>
        <w:t xml:space="preserve">2.1.  </w:t>
      </w:r>
      <w:r w:rsidR="00DD4E15" w:rsidRPr="005C029F">
        <w:rPr>
          <w:rFonts w:cs="Times New Roman"/>
          <w:i/>
        </w:rPr>
        <w:t>Study system and sample collection</w:t>
      </w:r>
    </w:p>
    <w:p w14:paraId="2778576B" w14:textId="5547A448" w:rsidR="005B0566" w:rsidRPr="005C029F" w:rsidRDefault="00DD4E15" w:rsidP="004E63A7">
      <w:pPr>
        <w:spacing w:after="0" w:line="480" w:lineRule="auto"/>
        <w:ind w:firstLine="720"/>
        <w:jc w:val="left"/>
        <w:rPr>
          <w:rFonts w:cs="Times New Roman"/>
          <w:i/>
        </w:rPr>
      </w:pPr>
      <w:r w:rsidRPr="005C029F">
        <w:rPr>
          <w:rFonts w:cs="Times New Roman"/>
        </w:rPr>
        <w:t>We collected terrestrial arthropods in</w:t>
      </w:r>
      <w:r w:rsidR="0014076C">
        <w:rPr>
          <w:rFonts w:cs="Times New Roman"/>
        </w:rPr>
        <w:t xml:space="preserve"> paired</w:t>
      </w:r>
      <w:r w:rsidRPr="005C029F">
        <w:rPr>
          <w:rFonts w:cs="Times New Roman"/>
        </w:rPr>
        <w:t xml:space="preserve"> organic and conventional rice farms in subtropical Taiwan </w:t>
      </w:r>
      <w:r w:rsidR="000A0758">
        <w:rPr>
          <w:rFonts w:cs="Times New Roman"/>
        </w:rPr>
        <w:t>(1</w:t>
      </w:r>
      <w:r w:rsidR="000A0758" w:rsidRPr="00314618">
        <w:rPr>
          <w:rFonts w:cs="Times New Roman"/>
        </w:rPr>
        <w:t>20.656-120.721 °E; 24.364-24.489 °N</w:t>
      </w:r>
      <w:r w:rsidR="000A0758" w:rsidRPr="005C029F">
        <w:rPr>
          <w:rFonts w:cs="Times New Roman"/>
        </w:rPr>
        <w:t>)</w:t>
      </w:r>
      <w:r w:rsidR="000A0758">
        <w:rPr>
          <w:rFonts w:cs="Times New Roman"/>
        </w:rPr>
        <w:t xml:space="preserve"> </w:t>
      </w:r>
      <w:r w:rsidRPr="005C029F">
        <w:rPr>
          <w:rFonts w:cs="Times New Roman"/>
        </w:rPr>
        <w:t xml:space="preserve">from 2017 to 2019 (three farm </w:t>
      </w:r>
      <w:r w:rsidR="0014076C">
        <w:rPr>
          <w:rFonts w:cs="Times New Roman"/>
        </w:rPr>
        <w:t>pairs</w:t>
      </w:r>
      <w:r w:rsidRPr="005C029F">
        <w:rPr>
          <w:rFonts w:cs="Times New Roman"/>
        </w:rPr>
        <w:t xml:space="preserve"> in 2017 and seven farm</w:t>
      </w:r>
      <w:r w:rsidR="0014076C">
        <w:rPr>
          <w:rFonts w:cs="Times New Roman"/>
        </w:rPr>
        <w:t xml:space="preserve"> pairs</w:t>
      </w:r>
      <w:r w:rsidRPr="005C029F">
        <w:rPr>
          <w:rFonts w:cs="Times New Roman"/>
        </w:rPr>
        <w:t xml:space="preserve"> each in 2018 and 2019)</w:t>
      </w:r>
      <w:ins w:id="46" w:author="Gen-Chang Hsu" w:date="2024-08-19T21:56:00Z" w16du:dateUtc="2024-08-20T01:56:00Z">
        <w:r w:rsidR="00C74707">
          <w:rPr>
            <w:rFonts w:cs="Times New Roman"/>
          </w:rPr>
          <w:t xml:space="preserve"> (Fig</w:t>
        </w:r>
      </w:ins>
      <w:ins w:id="47" w:author="Gen-Chang Hsu" w:date="2024-08-19T21:57:00Z" w16du:dateUtc="2024-08-20T01:57:00Z">
        <w:r w:rsidR="00C74707">
          <w:rPr>
            <w:rFonts w:cs="Times New Roman"/>
          </w:rPr>
          <w:t>. SX</w:t>
        </w:r>
      </w:ins>
      <w:ins w:id="48" w:author="Gen-Chang Hsu" w:date="2024-08-19T21:56:00Z" w16du:dateUtc="2024-08-20T01:56:00Z">
        <w:r w:rsidR="00C74707">
          <w:rPr>
            <w:rFonts w:cs="Times New Roman"/>
          </w:rPr>
          <w:t>)</w:t>
        </w:r>
      </w:ins>
      <w:r w:rsidRPr="005C029F">
        <w:rPr>
          <w:rFonts w:cs="Times New Roman"/>
        </w:rPr>
        <w:t xml:space="preserve">. </w:t>
      </w:r>
      <w:r w:rsidR="006226B1">
        <w:rPr>
          <w:rFonts w:cs="Times New Roman"/>
        </w:rPr>
        <w:t xml:space="preserve"> </w:t>
      </w:r>
      <w:r w:rsidR="00366904">
        <w:rPr>
          <w:rFonts w:cs="Times New Roman"/>
        </w:rPr>
        <w:t xml:space="preserve">While farms in the same pair </w:t>
      </w:r>
      <w:r w:rsidR="00CC7EA3">
        <w:rPr>
          <w:rFonts w:cs="Times New Roman"/>
        </w:rPr>
        <w:t xml:space="preserve">were </w:t>
      </w:r>
      <w:r w:rsidR="006C765E">
        <w:rPr>
          <w:rFonts w:cs="Times New Roman"/>
        </w:rPr>
        <w:t xml:space="preserve">relatively close </w:t>
      </w:r>
      <w:r w:rsidR="00AA1D8B">
        <w:rPr>
          <w:rFonts w:cs="Times New Roman"/>
        </w:rPr>
        <w:t xml:space="preserve">to each other </w:t>
      </w:r>
      <w:r w:rsidR="006C765E">
        <w:rPr>
          <w:rFonts w:cs="Times New Roman"/>
        </w:rPr>
        <w:t>(e.g</w:t>
      </w:r>
      <w:r w:rsidR="008E5E37">
        <w:rPr>
          <w:rFonts w:cs="Times New Roman"/>
        </w:rPr>
        <w:t>.</w:t>
      </w:r>
      <w:r w:rsidR="006C765E">
        <w:rPr>
          <w:rFonts w:cs="Times New Roman"/>
        </w:rPr>
        <w:t>, within a few hundred meters</w:t>
      </w:r>
      <w:r w:rsidR="00AA1D8B">
        <w:rPr>
          <w:rFonts w:cs="Times New Roman"/>
        </w:rPr>
        <w:t xml:space="preserve"> in distance</w:t>
      </w:r>
      <w:r w:rsidR="006C765E">
        <w:rPr>
          <w:rFonts w:cs="Times New Roman"/>
        </w:rPr>
        <w:t>)</w:t>
      </w:r>
      <w:r w:rsidR="00CC7EA3">
        <w:rPr>
          <w:rFonts w:cs="Times New Roman"/>
        </w:rPr>
        <w:t>, different</w:t>
      </w:r>
      <w:r w:rsidR="007B149A">
        <w:rPr>
          <w:rFonts w:cs="Times New Roman"/>
        </w:rPr>
        <w:t xml:space="preserve"> farm pairs were at least 1 km apart from each other to reduce confounding effects.  </w:t>
      </w:r>
      <w:r w:rsidRPr="005C029F">
        <w:rPr>
          <w:rFonts w:cs="Times New Roman"/>
        </w:rPr>
        <w:t>The</w:t>
      </w:r>
      <w:r w:rsidR="0016692B">
        <w:rPr>
          <w:rFonts w:cs="Times New Roman"/>
        </w:rPr>
        <w:t xml:space="preserve"> study</w:t>
      </w:r>
      <w:r w:rsidRPr="005C029F">
        <w:rPr>
          <w:rFonts w:cs="Times New Roman"/>
        </w:rPr>
        <w:t xml:space="preserve"> </w:t>
      </w:r>
      <w:r w:rsidRPr="005C029F">
        <w:rPr>
          <w:rFonts w:cs="Times New Roman"/>
        </w:rPr>
        <w:lastRenderedPageBreak/>
        <w:t>farms</w:t>
      </w:r>
      <w:r w:rsidR="0016692B">
        <w:rPr>
          <w:rFonts w:cs="Times New Roman"/>
        </w:rPr>
        <w:t xml:space="preserve"> were </w:t>
      </w:r>
      <w:r w:rsidRPr="005C029F">
        <w:rPr>
          <w:rFonts w:cs="Times New Roman"/>
        </w:rPr>
        <w:t>0.2 hectares</w:t>
      </w:r>
      <w:r w:rsidR="0016692B">
        <w:rPr>
          <w:rFonts w:cs="Times New Roman"/>
        </w:rPr>
        <w:t xml:space="preserve"> on average and </w:t>
      </w:r>
      <w:r w:rsidRPr="005C029F">
        <w:rPr>
          <w:rFonts w:cs="Times New Roman"/>
        </w:rPr>
        <w:t xml:space="preserve">irrigated with surface water. </w:t>
      </w:r>
      <w:r w:rsidR="006226B1">
        <w:rPr>
          <w:rFonts w:cs="Times New Roman"/>
        </w:rPr>
        <w:t xml:space="preserve"> </w:t>
      </w:r>
      <w:r w:rsidRPr="005C029F">
        <w:rPr>
          <w:rFonts w:cs="Times New Roman"/>
        </w:rPr>
        <w:t>The organic farms were managed with organic fertilizers (manure; 2-3 applications/crop season) and natural pesticides (tea saponin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seedling or tillering stage</w:t>
      </w:r>
      <w:r w:rsidRPr="005C029F">
        <w:rPr>
          <w:rFonts w:cs="Times New Roman"/>
        </w:rPr>
        <w:t xml:space="preserve">). </w:t>
      </w:r>
      <w:r w:rsidR="006226B1">
        <w:rPr>
          <w:rFonts w:cs="Times New Roman"/>
        </w:rPr>
        <w:t xml:space="preserve"> </w:t>
      </w:r>
      <w:r w:rsidRPr="005C029F">
        <w:rPr>
          <w:rFonts w:cs="Times New Roman"/>
        </w:rPr>
        <w:t>The conventional farms were managed with synthetic nitrogen fertilizers (2-3 applications/crop season) and organophosphate pesticide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tillering or flowering stage</w:t>
      </w:r>
      <w:r w:rsidRPr="005C029F">
        <w:rPr>
          <w:rFonts w:cs="Times New Roman"/>
        </w:rPr>
        <w:t xml:space="preserve">). </w:t>
      </w:r>
      <w:r w:rsidR="006226B1">
        <w:rPr>
          <w:rFonts w:cs="Times New Roman"/>
        </w:rPr>
        <w:t xml:space="preserve"> </w:t>
      </w:r>
      <w:r w:rsidRPr="005C029F">
        <w:rPr>
          <w:rFonts w:cs="Times New Roman"/>
        </w:rPr>
        <w:t>At each major rice crop stage (seedling, tillering, flowering, and ripening stage</w:t>
      </w:r>
      <w:r w:rsidR="005C67B8">
        <w:rPr>
          <w:rFonts w:cs="Times New Roman"/>
        </w:rPr>
        <w:t>s</w:t>
      </w:r>
      <w:r w:rsidRPr="005C029F">
        <w:rPr>
          <w:rFonts w:cs="Times New Roman"/>
        </w:rPr>
        <w:t xml:space="preserve">) during the growing season (April - July) in each study year, we collected arthropod samples by sweep-netting (36 cm in diameter with a mesh size of 0.2 × 0.2 mm) the crop canopy </w:t>
      </w:r>
      <w:r w:rsidR="002D3EE8">
        <w:rPr>
          <w:rFonts w:cs="Times New Roman"/>
        </w:rPr>
        <w:t>3</w:t>
      </w:r>
      <w:r w:rsidRPr="005C029F">
        <w:rPr>
          <w:rFonts w:cs="Times New Roman"/>
        </w:rPr>
        <w:t xml:space="preserve">0 times </w:t>
      </w:r>
      <w:r w:rsidR="002D3EE8">
        <w:rPr>
          <w:rFonts w:cs="Times New Roman"/>
        </w:rPr>
        <w:t>in each of two transects</w:t>
      </w:r>
      <w:r w:rsidR="00DB29CB">
        <w:rPr>
          <w:rFonts w:cs="Times New Roman"/>
        </w:rPr>
        <w:t xml:space="preserve"> inside </w:t>
      </w:r>
      <w:r w:rsidR="0007203F">
        <w:rPr>
          <w:rFonts w:cs="Times New Roman"/>
        </w:rPr>
        <w:t xml:space="preserve">a </w:t>
      </w:r>
      <w:r w:rsidR="00DB29CB">
        <w:rPr>
          <w:rFonts w:cs="Times New Roman"/>
        </w:rPr>
        <w:t>rice field</w:t>
      </w:r>
      <w:r w:rsidR="006B562D">
        <w:rPr>
          <w:rFonts w:cs="Times New Roman"/>
        </w:rPr>
        <w:t xml:space="preserve">.  Each transect </w:t>
      </w:r>
      <w:r w:rsidR="00DB1E44">
        <w:rPr>
          <w:rFonts w:cs="Times New Roman"/>
        </w:rPr>
        <w:t xml:space="preserve">(ca 30 m long) was </w:t>
      </w:r>
      <w:r w:rsidR="00D22409">
        <w:rPr>
          <w:rFonts w:cs="Times New Roman"/>
        </w:rPr>
        <w:t xml:space="preserve">parallel </w:t>
      </w:r>
      <w:r w:rsidR="006C1380">
        <w:rPr>
          <w:rFonts w:cs="Times New Roman"/>
        </w:rPr>
        <w:t>to but</w:t>
      </w:r>
      <w:r w:rsidR="00DB1E44">
        <w:rPr>
          <w:rFonts w:cs="Times New Roman"/>
        </w:rPr>
        <w:t xml:space="preserve"> </w:t>
      </w:r>
      <w:r w:rsidR="006C1380">
        <w:rPr>
          <w:rFonts w:cs="Times New Roman"/>
        </w:rPr>
        <w:t xml:space="preserve">1.5m away from </w:t>
      </w:r>
      <w:r w:rsidR="0007203F">
        <w:rPr>
          <w:rFonts w:cs="Times New Roman"/>
        </w:rPr>
        <w:t>a</w:t>
      </w:r>
      <w:r w:rsidR="00DB1E44">
        <w:rPr>
          <w:rFonts w:cs="Times New Roman"/>
        </w:rPr>
        <w:t xml:space="preserve"> randomly selected</w:t>
      </w:r>
      <w:r w:rsidRPr="005C029F">
        <w:rPr>
          <w:rFonts w:cs="Times New Roman"/>
        </w:rPr>
        <w:t xml:space="preserve"> farm ridge. </w:t>
      </w:r>
      <w:r w:rsidR="006226B1">
        <w:rPr>
          <w:rFonts w:cs="Times New Roman"/>
        </w:rPr>
        <w:t xml:space="preserve"> </w:t>
      </w:r>
      <w:commentRangeStart w:id="49"/>
      <w:r w:rsidRPr="005C029F">
        <w:rPr>
          <w:rFonts w:cs="Times New Roman"/>
        </w:rPr>
        <w:t>Samples</w:t>
      </w:r>
      <w:ins w:id="50" w:author="Gen-Chang Hsu" w:date="2024-08-19T22:05:00Z" w16du:dateUtc="2024-08-20T02:05:00Z">
        <w:r w:rsidR="00D4546C">
          <w:rPr>
            <w:rFonts w:cs="Times New Roman"/>
          </w:rPr>
          <w:t xml:space="preserve"> from the t</w:t>
        </w:r>
      </w:ins>
      <w:ins w:id="51" w:author="Gen-Chang Hsu" w:date="2024-08-19T22:06:00Z" w16du:dateUtc="2024-08-20T02:06:00Z">
        <w:r w:rsidR="00D4546C">
          <w:rPr>
            <w:rFonts w:cs="Times New Roman"/>
          </w:rPr>
          <w:t>wo transects were pooled</w:t>
        </w:r>
        <w:commentRangeEnd w:id="49"/>
        <w:r w:rsidR="00D4546C">
          <w:rPr>
            <w:rStyle w:val="CommentReference"/>
          </w:rPr>
          <w:commentReference w:id="49"/>
        </w:r>
        <w:r w:rsidR="00D4546C">
          <w:rPr>
            <w:rFonts w:cs="Times New Roman"/>
          </w:rPr>
          <w:t xml:space="preserve"> and </w:t>
        </w:r>
      </w:ins>
      <w:del w:id="52" w:author="Gen-Chang Hsu" w:date="2024-08-19T22:06:00Z" w16du:dateUtc="2024-08-20T02:06:00Z">
        <w:r w:rsidRPr="005C029F" w:rsidDel="00D4546C">
          <w:rPr>
            <w:rFonts w:cs="Times New Roman"/>
          </w:rPr>
          <w:delText xml:space="preserve"> were </w:delText>
        </w:r>
      </w:del>
      <w:r w:rsidRPr="005C029F">
        <w:rPr>
          <w:rFonts w:cs="Times New Roman"/>
        </w:rPr>
        <w:t xml:space="preserve">sealed in bags without chemical preservatives, iced, and transferred to refrigerator (−20ºC) in the laboratory. </w:t>
      </w:r>
      <w:r w:rsidR="006226B1">
        <w:rPr>
          <w:rFonts w:cs="Times New Roman"/>
        </w:rPr>
        <w:t xml:space="preserve"> </w:t>
      </w:r>
      <w:r w:rsidRPr="005C029F">
        <w:rPr>
          <w:rFonts w:cs="Times New Roman"/>
        </w:rPr>
        <w:t>We identified and counted arthropods under a dissecting scope to the lowest possible taxonomic level</w:t>
      </w:r>
      <w:r w:rsidR="0087682B">
        <w:rPr>
          <w:rFonts w:cs="Times New Roman"/>
        </w:rPr>
        <w:t xml:space="preserve"> (</w:t>
      </w:r>
      <w:r w:rsidR="001B49D2">
        <w:rPr>
          <w:rFonts w:cs="Times New Roman"/>
        </w:rPr>
        <w:t xml:space="preserve">usually </w:t>
      </w:r>
      <w:r w:rsidR="0087682B">
        <w:rPr>
          <w:rFonts w:cs="Times New Roman"/>
        </w:rPr>
        <w:t>species, genus, or family)</w:t>
      </w:r>
      <w:r w:rsidRPr="005C029F">
        <w:rPr>
          <w:rFonts w:cs="Times New Roman"/>
        </w:rPr>
        <w:t xml:space="preserve">. </w:t>
      </w:r>
      <w:r w:rsidR="006226B1">
        <w:rPr>
          <w:rFonts w:cs="Times New Roman"/>
        </w:rPr>
        <w:t xml:space="preserve"> </w:t>
      </w:r>
      <w:r w:rsidRPr="005C029F">
        <w:rPr>
          <w:rFonts w:cs="Times New Roman"/>
        </w:rPr>
        <w:t>Main orders, families, and genera have been documented in</w:t>
      </w:r>
      <w:r w:rsidR="00C5206E">
        <w:rPr>
          <w:rFonts w:cs="Times New Roman"/>
        </w:rPr>
        <w:t xml:space="preserve"> a previous study by</w:t>
      </w:r>
      <w:r w:rsidRPr="005C029F">
        <w:rPr>
          <w:rFonts w:cs="Times New Roman"/>
        </w:rPr>
        <w:t xml:space="preserve"> Hsu et al. </w:t>
      </w:r>
      <w:r w:rsidR="005723B1" w:rsidRPr="005C029F">
        <w:rPr>
          <w:rFonts w:cs="Times New Roman"/>
        </w:rPr>
        <w:fldChar w:fldCharType="begin"/>
      </w:r>
      <w:r w:rsidR="00D7290B">
        <w:rPr>
          <w:rFonts w:cs="Times New Roman"/>
        </w:rPr>
        <w:instrText xml:space="preserve"> ADDIN EN.CITE &lt;EndNote&gt;&lt;Cite AuthorYear="1"&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002D78D0">
        <w:rPr>
          <w:rFonts w:cs="Times New Roman"/>
          <w:noProof/>
        </w:rPr>
        <w:t>(Hsu</w:t>
      </w:r>
      <w:r w:rsidR="002D78D0" w:rsidRPr="002D78D0">
        <w:rPr>
          <w:rFonts w:cs="Times New Roman"/>
          <w:i/>
          <w:noProof/>
        </w:rPr>
        <w:t xml:space="preserve"> et al.</w:t>
      </w:r>
      <w:r w:rsidR="002D78D0">
        <w:rPr>
          <w:rFonts w:cs="Times New Roman"/>
          <w:noProof/>
        </w:rPr>
        <w:t>, 2021)</w:t>
      </w:r>
      <w:r w:rsidR="005723B1" w:rsidRPr="005C029F">
        <w:rPr>
          <w:rFonts w:cs="Times New Roman"/>
        </w:rPr>
        <w:fldChar w:fldCharType="end"/>
      </w:r>
      <w:ins w:id="53" w:author="Gen-Chang Hsu" w:date="2024-08-17T22:00:00Z" w16du:dateUtc="2024-08-18T02:00:00Z">
        <w:r w:rsidR="00D7290B">
          <w:rPr>
            <w:rFonts w:cs="Times New Roman"/>
          </w:rPr>
          <w:t xml:space="preserve"> </w:t>
        </w:r>
        <w:commentRangeStart w:id="54"/>
        <w:r w:rsidR="00D7290B">
          <w:rPr>
            <w:rFonts w:cs="Times New Roman"/>
          </w:rPr>
          <w:t>(note that the samples in year 2018 in this study were the same as those in</w:t>
        </w:r>
      </w:ins>
      <w:ins w:id="55" w:author="Gen-Chang Hsu" w:date="2024-08-17T22:02:00Z" w16du:dateUtc="2024-08-18T02:02:00Z">
        <w:r w:rsidR="00D7290B">
          <w:rPr>
            <w:rFonts w:cs="Times New Roman"/>
          </w:rPr>
          <w:t xml:space="preserve"> Hsu </w:t>
        </w:r>
        <w:r w:rsidR="00D7290B" w:rsidRPr="00D7290B">
          <w:rPr>
            <w:rFonts w:cs="Times New Roman"/>
            <w:i/>
            <w:iCs/>
            <w:rPrChange w:id="56" w:author="Gen-Chang Hsu" w:date="2024-08-17T22:03:00Z" w16du:dateUtc="2024-08-18T02:03:00Z">
              <w:rPr>
                <w:rFonts w:cs="Times New Roman"/>
              </w:rPr>
            </w:rPrChange>
          </w:rPr>
          <w:t>et al</w:t>
        </w:r>
        <w:r w:rsidR="00D7290B">
          <w:rPr>
            <w:rFonts w:cs="Times New Roman"/>
          </w:rPr>
          <w:t>. [2021]</w:t>
        </w:r>
      </w:ins>
      <w:ins w:id="57" w:author="Gen-Chang Hsu" w:date="2024-08-17T22:00:00Z" w16du:dateUtc="2024-08-18T02:00:00Z">
        <w:r w:rsidR="00D7290B">
          <w:rPr>
            <w:rFonts w:cs="Times New Roman"/>
          </w:rPr>
          <w:t>)</w:t>
        </w:r>
      </w:ins>
      <w:r w:rsidRPr="005C029F">
        <w:rPr>
          <w:rFonts w:cs="Times New Roman"/>
        </w:rPr>
        <w:t>.</w:t>
      </w:r>
      <w:commentRangeEnd w:id="54"/>
      <w:r w:rsidR="00D65284">
        <w:rPr>
          <w:rStyle w:val="CommentReference"/>
        </w:rPr>
        <w:commentReference w:id="54"/>
      </w:r>
    </w:p>
    <w:p w14:paraId="4EBE78EA" w14:textId="77777777" w:rsidR="005B0566" w:rsidRPr="005C029F" w:rsidRDefault="00DD4E15" w:rsidP="00E7259E">
      <w:pPr>
        <w:pStyle w:val="ListParagraph"/>
        <w:spacing w:after="0" w:line="480" w:lineRule="auto"/>
        <w:ind w:left="0"/>
        <w:contextualSpacing w:val="0"/>
        <w:jc w:val="left"/>
        <w:rPr>
          <w:rFonts w:cs="Times New Roman"/>
        </w:rPr>
      </w:pPr>
      <w:r w:rsidRPr="005C029F">
        <w:rPr>
          <w:rFonts w:cs="Times New Roman"/>
        </w:rPr>
        <w:tab/>
        <w:t xml:space="preserve"> </w:t>
      </w:r>
    </w:p>
    <w:p w14:paraId="7C318910" w14:textId="1C502D97"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2.  </w:t>
      </w:r>
      <w:r w:rsidR="00DD4E15" w:rsidRPr="005C029F">
        <w:rPr>
          <w:rFonts w:cs="Times New Roman"/>
          <w:i/>
        </w:rPr>
        <w:t>Stable isotope analysis of arthropod samples</w:t>
      </w:r>
    </w:p>
    <w:p w14:paraId="136425C6" w14:textId="38ABD204" w:rsidR="005B0566" w:rsidRPr="005C029F" w:rsidRDefault="00DD4E15" w:rsidP="004E63A7">
      <w:pPr>
        <w:spacing w:after="0" w:line="480" w:lineRule="auto"/>
        <w:ind w:firstLine="720"/>
        <w:jc w:val="left"/>
        <w:rPr>
          <w:rFonts w:cs="Times New Roman"/>
        </w:rPr>
      </w:pPr>
      <w:r w:rsidRPr="005C029F">
        <w:rPr>
          <w:rFonts w:cs="Times New Roman"/>
        </w:rPr>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conspecifics would be pooled into a capsule to meet the minimum weight required for stable isotope analysis (i.e., 2 mg in this study). </w:t>
      </w:r>
      <w:r w:rsidR="006226B1">
        <w:rPr>
          <w:rFonts w:cs="Times New Roman"/>
        </w:rPr>
        <w:t xml:space="preserve"> </w:t>
      </w:r>
      <w:r w:rsidR="008B3EC6" w:rsidRPr="008B3EC6">
        <w:rPr>
          <w:rFonts w:cs="Times New Roman"/>
        </w:rPr>
        <w:t xml:space="preserve">The number of isotope capsules for </w:t>
      </w:r>
      <w:r w:rsidR="008B3EC6">
        <w:rPr>
          <w:rFonts w:cs="Times New Roman"/>
        </w:rPr>
        <w:t xml:space="preserve">each </w:t>
      </w:r>
      <w:r w:rsidR="008B3EC6" w:rsidRPr="008B3EC6">
        <w:rPr>
          <w:rFonts w:cs="Times New Roman"/>
        </w:rPr>
        <w:t xml:space="preserve">species </w:t>
      </w:r>
      <w:r w:rsidR="008B3EC6">
        <w:rPr>
          <w:rFonts w:cs="Times New Roman"/>
        </w:rPr>
        <w:t xml:space="preserve">generally </w:t>
      </w:r>
      <w:r w:rsidR="008B3EC6">
        <w:rPr>
          <w:rFonts w:eastAsia="PMingLiU"/>
        </w:rPr>
        <w:t xml:space="preserve">mirrored the arthropod community composition in the field.  </w:t>
      </w:r>
      <w:r w:rsidRPr="005C029F">
        <w:rPr>
          <w:rFonts w:cs="Times New Roman"/>
        </w:rPr>
        <w:t xml:space="preserve">Stable isotope analysis </w:t>
      </w:r>
      <w:r w:rsidR="00794DDE">
        <w:rPr>
          <w:rFonts w:cs="Times New Roman"/>
        </w:rPr>
        <w:t>(</w:t>
      </w:r>
      <w:r w:rsidR="00794DDE" w:rsidRPr="005122E4">
        <w:rPr>
          <w:rFonts w:cs="Times New Roman"/>
          <w:color w:val="000000" w:themeColor="text1"/>
        </w:rPr>
        <w:t xml:space="preserve">352 arthropod predator and 828 prey </w:t>
      </w:r>
      <w:r w:rsidR="00794DDE">
        <w:rPr>
          <w:rFonts w:cs="Times New Roman"/>
          <w:color w:val="000000" w:themeColor="text1"/>
        </w:rPr>
        <w:t xml:space="preserve">isotope </w:t>
      </w:r>
      <w:r w:rsidR="00794DDE" w:rsidRPr="005122E4">
        <w:rPr>
          <w:rFonts w:cs="Times New Roman"/>
          <w:color w:val="000000" w:themeColor="text1"/>
        </w:rPr>
        <w:t>samples</w:t>
      </w:r>
      <w:r w:rsidR="00794DDE">
        <w:rPr>
          <w:rFonts w:cs="Times New Roman"/>
          <w:color w:val="000000" w:themeColor="text1"/>
        </w:rPr>
        <w:t>)</w:t>
      </w:r>
      <w:r w:rsidR="00794DDE" w:rsidRPr="005C029F">
        <w:rPr>
          <w:rFonts w:cs="Times New Roman"/>
        </w:rPr>
        <w:t xml:space="preserve"> </w:t>
      </w:r>
      <w:r w:rsidRPr="005C029F">
        <w:rPr>
          <w:rFonts w:cs="Times New Roman"/>
        </w:rPr>
        <w:t xml:space="preserve">was </w:t>
      </w:r>
      <w:r w:rsidRPr="005C029F">
        <w:rPr>
          <w:rFonts w:cs="Times New Roman"/>
        </w:rPr>
        <w:lastRenderedPageBreak/>
        <w:t>conducted</w:t>
      </w:r>
      <w:r w:rsidR="00794DDE">
        <w:rPr>
          <w:rFonts w:cs="Times New Roman"/>
        </w:rPr>
        <w:t xml:space="preserve"> </w:t>
      </w:r>
      <w:r w:rsidRPr="005C029F">
        <w:rPr>
          <w:rFonts w:cs="Times New Roman"/>
        </w:rPr>
        <w:t>at the UC Davis Stable Isotope Facility using a PDZ Europa ANCA-GSL elemental analyzer interfaced to a PDZ Europa 20-20 isotope ratio mass spectrometer (</w:t>
      </w:r>
      <w:proofErr w:type="spellStart"/>
      <w:r w:rsidRPr="005C029F">
        <w:rPr>
          <w:rFonts w:cs="Times New Roman"/>
        </w:rPr>
        <w:t>Sercon</w:t>
      </w:r>
      <w:proofErr w:type="spellEnd"/>
      <w:r w:rsidRPr="005C029F">
        <w:rPr>
          <w:rFonts w:cs="Times New Roman"/>
        </w:rPr>
        <w:t xml:space="preserve"> Ltd., Cheshire, UK). </w:t>
      </w:r>
      <w:r w:rsidR="006226B1">
        <w:rPr>
          <w:rFonts w:cs="Times New Roman"/>
        </w:rPr>
        <w:t xml:space="preserve"> </w:t>
      </w:r>
      <w:r w:rsidRPr="005C029F">
        <w:rPr>
          <w:rFonts w:cs="Times New Roman"/>
        </w:rPr>
        <w:t xml:space="preserve">The standards for carbon and nitrogen stable isotope ratios were Vienna PeeDee </w:t>
      </w:r>
      <w:proofErr w:type="spellStart"/>
      <w:r w:rsidRPr="005C029F">
        <w:rPr>
          <w:rFonts w:cs="Times New Roman"/>
        </w:rPr>
        <w:t>Beleminte</w:t>
      </w:r>
      <w:proofErr w:type="spellEnd"/>
      <w:r w:rsidRPr="005C029F">
        <w:rPr>
          <w:rFonts w:cs="Times New Roman"/>
        </w:rPr>
        <w:t xml:space="preserve"> and atmospheric N</w:t>
      </w:r>
      <w:r w:rsidRPr="005C029F">
        <w:rPr>
          <w:rFonts w:cs="Times New Roman"/>
          <w:vertAlign w:val="subscript"/>
        </w:rPr>
        <w:t>2</w:t>
      </w:r>
      <w:r w:rsidRPr="005C029F">
        <w:rPr>
          <w:rFonts w:cs="Times New Roman"/>
        </w:rPr>
        <w:t>, respectively.  The results of our samples were expressed in per mil (‰) relative to the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14:paraId="0409D342" w14:textId="77777777" w:rsidR="005B0566" w:rsidRPr="005C029F" w:rsidRDefault="005B0566" w:rsidP="00E7259E">
      <w:pPr>
        <w:pStyle w:val="ListParagraph"/>
        <w:spacing w:after="0" w:line="480" w:lineRule="auto"/>
        <w:ind w:left="0"/>
        <w:contextualSpacing w:val="0"/>
        <w:jc w:val="left"/>
        <w:rPr>
          <w:rFonts w:cs="Times New Roman"/>
          <w:color w:val="FF0000"/>
        </w:rPr>
      </w:pPr>
    </w:p>
    <w:p w14:paraId="07FA328B" w14:textId="07C8AC51" w:rsidR="005B0566" w:rsidRPr="005C029F" w:rsidRDefault="004E63A7" w:rsidP="00E7259E">
      <w:pPr>
        <w:spacing w:after="0" w:line="480" w:lineRule="auto"/>
        <w:jc w:val="left"/>
        <w:rPr>
          <w:rFonts w:cs="Times New Roman"/>
          <w:i/>
        </w:rPr>
      </w:pPr>
      <w:r>
        <w:rPr>
          <w:rFonts w:cs="Times New Roman"/>
          <w:i/>
        </w:rPr>
        <w:t xml:space="preserve">2.3.  </w:t>
      </w:r>
      <w:r w:rsidR="00DD4E15" w:rsidRPr="005C029F">
        <w:rPr>
          <w:rFonts w:cs="Times New Roman"/>
          <w:i/>
        </w:rPr>
        <w:t>Arthropod trophic guild assignment</w:t>
      </w:r>
    </w:p>
    <w:p w14:paraId="2471AE61" w14:textId="39457544" w:rsidR="005B0566" w:rsidRPr="005C029F" w:rsidRDefault="00DD4E15" w:rsidP="004E63A7">
      <w:pPr>
        <w:spacing w:after="0" w:line="480" w:lineRule="auto"/>
        <w:ind w:firstLine="720"/>
        <w:jc w:val="left"/>
        <w:rPr>
          <w:rFonts w:cs="Times New Roman"/>
        </w:rPr>
      </w:pPr>
      <w:r w:rsidRPr="005C029F">
        <w:rPr>
          <w:rFonts w:cs="Times New Roman"/>
        </w:rPr>
        <w:t xml:space="preserve">A trophic guild represents a group of species using similar resources and forms a basic component of food webs.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5723B1" w:rsidRPr="005C029F">
        <w:rPr>
          <w:rFonts w:cs="Times New Roman"/>
        </w:rPr>
        <w:fldChar w:fldCharType="begin"/>
      </w:r>
      <w:r w:rsidR="002D78D0">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5C029F">
        <w:rPr>
          <w:rFonts w:cs="Times New Roman"/>
        </w:rPr>
        <w:fldChar w:fldCharType="separate"/>
      </w:r>
      <w:r w:rsidR="002D78D0">
        <w:rPr>
          <w:rFonts w:cs="Times New Roman"/>
          <w:noProof/>
        </w:rPr>
        <w:t>(Blondel, 2003)</w:t>
      </w:r>
      <w:r w:rsidR="005723B1"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trophic guilds </w:t>
      </w:r>
      <w:r w:rsidR="00C6642C">
        <w:rPr>
          <w:rFonts w:cs="Times New Roman"/>
        </w:rPr>
        <w:t>(one predator and three prey guilds)</w:t>
      </w:r>
      <w:r w:rsidR="005723B1" w:rsidRPr="005C029F">
        <w:rPr>
          <w:rFonts w:cs="Times New Roman"/>
        </w:rPr>
        <w:fldChar w:fldCharType="begin"/>
      </w:r>
      <w:r w:rsidR="004F62DD">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planthoppers, leafhoppers, and stink bugs. </w:t>
      </w:r>
      <w:r w:rsidR="006226B1">
        <w:rPr>
          <w:rFonts w:cs="Times New Roman"/>
        </w:rPr>
        <w:t xml:space="preserve"> </w:t>
      </w:r>
      <w:r w:rsidRPr="005C029F">
        <w:rPr>
          <w:rFonts w:cs="Times New Roman"/>
        </w:rPr>
        <w:t xml:space="preserve">3) “Tourist herbivores” consisted of herbivorous species without direct trophic association with rice plants, including some grasshoppers and leaf beetles. </w:t>
      </w:r>
      <w:r w:rsidR="00776BE7">
        <w:rPr>
          <w:rFonts w:cs="Times New Roman"/>
        </w:rPr>
        <w:t xml:space="preserve"> </w:t>
      </w:r>
      <w:r w:rsidRPr="005C029F">
        <w:rPr>
          <w:rFonts w:cs="Times New Roman"/>
        </w:rPr>
        <w:t xml:space="preserve">4) “Detritivores” consisted of arthropods that feed on decaying organic material or plankton, including various midge and fly species. </w:t>
      </w:r>
      <w:r w:rsidR="00776BE7">
        <w:rPr>
          <w:rFonts w:cs="Times New Roman"/>
        </w:rPr>
        <w:t xml:space="preserve"> </w:t>
      </w:r>
      <w:r w:rsidR="00C6642C">
        <w:rPr>
          <w:rFonts w:cs="Times New Roman"/>
        </w:rPr>
        <w:t xml:space="preserve">The classification of prey guilds was </w:t>
      </w:r>
      <w:r w:rsidR="00C6642C">
        <w:rPr>
          <w:rFonts w:eastAsia="PMingLiU"/>
        </w:rPr>
        <w:t xml:space="preserve">based on a combination of literature surveys and k-means clustering of </w:t>
      </w:r>
      <w:r w:rsidR="00333CDB">
        <w:rPr>
          <w:rFonts w:eastAsia="PMingLiU"/>
        </w:rPr>
        <w:t>stable</w:t>
      </w:r>
      <w:r w:rsidR="00C6642C">
        <w:rPr>
          <w:rFonts w:eastAsia="PMingLiU"/>
        </w:rPr>
        <w:t xml:space="preserve"> isotope signatures of arthropod samples</w:t>
      </w:r>
      <w:r w:rsidR="00C6642C" w:rsidRPr="005C029F">
        <w:rPr>
          <w:rFonts w:cs="Times New Roman"/>
        </w:rPr>
        <w:t xml:space="preserve"> </w:t>
      </w:r>
      <w:r w:rsidR="00333CDB">
        <w:rPr>
          <w:rFonts w:cs="Times New Roman"/>
        </w:rPr>
        <w:t xml:space="preserve">(see </w:t>
      </w:r>
      <w:r w:rsidR="00333CDB" w:rsidRPr="005C029F">
        <w:rPr>
          <w:rFonts w:cs="Times New Roman"/>
        </w:rPr>
        <w:t xml:space="preserve">Appendix </w:t>
      </w:r>
      <w:r w:rsidR="00333CDB">
        <w:rPr>
          <w:rFonts w:cs="Times New Roman"/>
        </w:rPr>
        <w:t>A</w:t>
      </w:r>
      <w:r w:rsidR="00333CDB" w:rsidRPr="005C029F">
        <w:rPr>
          <w:rFonts w:cs="Times New Roman"/>
        </w:rPr>
        <w:t xml:space="preserve">: </w:t>
      </w:r>
      <w:r w:rsidR="00333CDB">
        <w:t xml:space="preserve">Fig. </w:t>
      </w:r>
      <w:r w:rsidR="00333CDB" w:rsidRPr="005C029F">
        <w:rPr>
          <w:rFonts w:cs="Times New Roman"/>
        </w:rPr>
        <w:t>S1</w:t>
      </w:r>
      <w:r w:rsidR="00333CDB">
        <w:rPr>
          <w:rFonts w:cs="Times New Roman"/>
        </w:rPr>
        <w:t xml:space="preserve"> for a stable isotope biplot for the three prey sources).  </w:t>
      </w:r>
      <w:r w:rsidRPr="005C029F">
        <w:rPr>
          <w:rFonts w:cs="Times New Roman"/>
        </w:rPr>
        <w:t>The</w:t>
      </w:r>
      <w:r w:rsidRPr="005C029F">
        <w:rPr>
          <w:rFonts w:cs="Times New Roman"/>
          <w:bCs/>
        </w:rPr>
        <w:t xml:space="preserve"> arthropod families/genera in each trophic guild </w:t>
      </w:r>
      <w:r w:rsidR="00FD1601" w:rsidRPr="005C029F">
        <w:rPr>
          <w:rFonts w:cs="Times New Roman"/>
        </w:rPr>
        <w:t>are</w:t>
      </w:r>
      <w:r w:rsidRPr="005C029F">
        <w:rPr>
          <w:rFonts w:cs="Times New Roman"/>
        </w:rPr>
        <w:t xml:space="preserve"> detailed in Appendix </w:t>
      </w:r>
      <w:r w:rsidR="00FE0498">
        <w:rPr>
          <w:rFonts w:cs="Times New Roman"/>
        </w:rPr>
        <w:t>A</w:t>
      </w:r>
      <w:r w:rsidRPr="005C029F">
        <w:rPr>
          <w:rFonts w:cs="Times New Roman"/>
        </w:rPr>
        <w:t xml:space="preserve">: Table S1. </w:t>
      </w:r>
      <w:r w:rsidR="00776BE7">
        <w:rPr>
          <w:rFonts w:cs="Times New Roman"/>
        </w:rPr>
        <w:t xml:space="preserve"> </w:t>
      </w:r>
      <w:r w:rsidRPr="005C029F">
        <w:rPr>
          <w:rFonts w:cs="Times New Roman"/>
        </w:rPr>
        <w:t xml:space="preserve">This study focused on the trophic interactions between generalist predators and their prey sources and therefore did not consider less abundant trophic guilds (e.g., parasitoids) in subsequent analyses. </w:t>
      </w:r>
    </w:p>
    <w:p w14:paraId="383B7556" w14:textId="77777777" w:rsidR="005B0566" w:rsidRPr="005C029F" w:rsidRDefault="005B0566" w:rsidP="00E7259E">
      <w:pPr>
        <w:spacing w:after="0" w:line="480" w:lineRule="auto"/>
        <w:jc w:val="left"/>
        <w:rPr>
          <w:rFonts w:cs="Times New Roman"/>
          <w:i/>
          <w:color w:val="FF0000"/>
        </w:rPr>
      </w:pPr>
    </w:p>
    <w:p w14:paraId="5C1143A0" w14:textId="763CF25C"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4.  </w:t>
      </w:r>
      <w:r w:rsidR="00DD4E15" w:rsidRPr="005C029F">
        <w:rPr>
          <w:rFonts w:cs="Times New Roman"/>
          <w:i/>
        </w:rPr>
        <w:t>Data analyses</w:t>
      </w:r>
    </w:p>
    <w:p w14:paraId="1D5C33BC" w14:textId="1E37BE68" w:rsidR="005B0566" w:rsidRPr="005C029F" w:rsidRDefault="00DD4E15" w:rsidP="004E63A7">
      <w:pPr>
        <w:spacing w:after="0" w:line="480" w:lineRule="auto"/>
        <w:ind w:firstLine="720"/>
        <w:jc w:val="left"/>
        <w:rPr>
          <w:rFonts w:cs="Times New Roman"/>
        </w:rPr>
      </w:pPr>
      <w:r w:rsidRPr="005C029F">
        <w:rPr>
          <w:rFonts w:cs="Times New Roman"/>
        </w:rPr>
        <w:t>To quantify the diet composition of predators, we constructed Bayesian stable isotope mixing model</w:t>
      </w:r>
      <w:r w:rsidR="001B2FB8">
        <w:rPr>
          <w:rFonts w:cs="Times New Roman"/>
        </w:rPr>
        <w:t>s</w:t>
      </w:r>
      <w:r w:rsidRPr="005C029F">
        <w:rPr>
          <w:rFonts w:cs="Times New Roman"/>
        </w:rPr>
        <w:t xml:space="preserve"> using the R </w:t>
      </w:r>
      <w:proofErr w:type="spellStart"/>
      <w:r w:rsidRPr="005C029F">
        <w:rPr>
          <w:rFonts w:cs="Times New Roman"/>
        </w:rPr>
        <w:t>MixSIAR</w:t>
      </w:r>
      <w:proofErr w:type="spellEnd"/>
      <w:r w:rsidRPr="005C029F">
        <w:rPr>
          <w:rFonts w:cs="Times New Roman"/>
        </w:rPr>
        <w:t xml:space="preserve"> package</w:t>
      </w:r>
      <w:r w:rsidR="00BD0449">
        <w:rPr>
          <w:rFonts w:cs="Times New Roman"/>
        </w:rPr>
        <w:t xml:space="preserve"> (Stock </w:t>
      </w:r>
      <w:r w:rsidR="00BD0449" w:rsidRPr="001C3DF0">
        <w:rPr>
          <w:rFonts w:cs="Times New Roman"/>
          <w:i/>
        </w:rPr>
        <w:t>et al.</w:t>
      </w:r>
      <w:r w:rsidR="00BD0449">
        <w:rPr>
          <w:rFonts w:cs="Times New Roman"/>
        </w:rPr>
        <w:t xml:space="preserve">, 2018) </w:t>
      </w:r>
      <w:r w:rsidRPr="005C029F">
        <w:rPr>
          <w:rFonts w:cs="Times New Roman"/>
        </w:rPr>
        <w:t xml:space="preserve">to estimate the proportions of different prey sources (i.e., the three prey guilds including rice herbivores, tourist herbivores, and detritivores) in predators’ diet. </w:t>
      </w:r>
      <w:r w:rsidR="001F3CB4">
        <w:rPr>
          <w:rFonts w:cs="Times New Roman"/>
        </w:rPr>
        <w:t xml:space="preserve"> </w:t>
      </w:r>
      <w:commentRangeStart w:id="58"/>
      <w:ins w:id="59" w:author="Gen-Chang Hsu" w:date="2024-08-21T14:53:00Z" w16du:dateUtc="2024-08-21T18:53:00Z">
        <w:r w:rsidR="006C5989">
          <w:rPr>
            <w:rFonts w:cs="Times New Roman"/>
          </w:rPr>
          <w:t xml:space="preserve">The Bayesian </w:t>
        </w:r>
      </w:ins>
      <w:ins w:id="60" w:author="Gen-Chang Hsu" w:date="2024-08-21T14:54:00Z" w16du:dateUtc="2024-08-21T18:54:00Z">
        <w:r w:rsidR="006C5989">
          <w:rPr>
            <w:rFonts w:cs="Times New Roman"/>
          </w:rPr>
          <w:t xml:space="preserve">framework allows for </w:t>
        </w:r>
      </w:ins>
      <w:ins w:id="61" w:author="Gen-Chang Hsu" w:date="2024-08-21T14:58:00Z" w16du:dateUtc="2024-08-21T18:58:00Z">
        <w:r w:rsidR="00982303">
          <w:rPr>
            <w:rFonts w:cs="Times New Roman"/>
          </w:rPr>
          <w:t xml:space="preserve">the </w:t>
        </w:r>
      </w:ins>
      <w:ins w:id="62" w:author="Gen-Chang Hsu" w:date="2024-08-21T14:54:00Z" w16du:dateUtc="2024-08-21T18:54:00Z">
        <w:r w:rsidR="006C5989" w:rsidRPr="009C4055">
          <w:rPr>
            <w:rFonts w:cs="Arial"/>
            <w:bCs/>
            <w:szCs w:val="24"/>
          </w:rPr>
          <w:t>incorporat</w:t>
        </w:r>
      </w:ins>
      <w:ins w:id="63" w:author="Gen-Chang Hsu" w:date="2024-08-21T14:58:00Z" w16du:dateUtc="2024-08-21T18:58:00Z">
        <w:r w:rsidR="00982303">
          <w:rPr>
            <w:rFonts w:cs="Arial"/>
            <w:bCs/>
            <w:szCs w:val="24"/>
          </w:rPr>
          <w:t>ion of</w:t>
        </w:r>
      </w:ins>
      <w:ins w:id="64" w:author="Gen-Chang Hsu" w:date="2024-08-21T14:54:00Z" w16du:dateUtc="2024-08-21T18:54:00Z">
        <w:r w:rsidR="006C5989" w:rsidRPr="009C4055">
          <w:rPr>
            <w:rFonts w:cs="Arial"/>
            <w:bCs/>
            <w:szCs w:val="24"/>
          </w:rPr>
          <w:t xml:space="preserve"> prior information </w:t>
        </w:r>
      </w:ins>
      <w:ins w:id="65" w:author="Gen-Chang Hsu" w:date="2024-08-21T14:58:00Z" w16du:dateUtc="2024-08-21T18:58:00Z">
        <w:r w:rsidR="00982303">
          <w:rPr>
            <w:rFonts w:cs="Arial"/>
            <w:bCs/>
            <w:szCs w:val="24"/>
          </w:rPr>
          <w:t>on</w:t>
        </w:r>
      </w:ins>
      <w:ins w:id="66" w:author="Gen-Chang Hsu" w:date="2024-08-21T14:54:00Z" w16du:dateUtc="2024-08-21T18:54:00Z">
        <w:r w:rsidR="006C5989" w:rsidRPr="009C4055">
          <w:rPr>
            <w:rFonts w:cs="Arial"/>
            <w:bCs/>
            <w:szCs w:val="24"/>
          </w:rPr>
          <w:t xml:space="preserve"> the diets of predators a</w:t>
        </w:r>
      </w:ins>
      <w:ins w:id="67" w:author="Gen-Chang Hsu" w:date="2024-08-21T14:59:00Z" w16du:dateUtc="2024-08-21T18:59:00Z">
        <w:r w:rsidR="00982303">
          <w:rPr>
            <w:rFonts w:cs="Arial"/>
            <w:bCs/>
            <w:szCs w:val="24"/>
          </w:rPr>
          <w:t>s well as</w:t>
        </w:r>
      </w:ins>
      <w:ins w:id="68" w:author="Gen-Chang Hsu" w:date="2024-08-21T14:54:00Z" w16du:dateUtc="2024-08-21T18:54:00Z">
        <w:r w:rsidR="006C5989" w:rsidRPr="009C4055">
          <w:rPr>
            <w:rFonts w:cs="Arial"/>
            <w:bCs/>
            <w:szCs w:val="24"/>
          </w:rPr>
          <w:t xml:space="preserve"> various sources of uncertainties in the diet estimation</w:t>
        </w:r>
      </w:ins>
      <w:ins w:id="69" w:author="Gen-Chang Hsu" w:date="2024-08-21T14:55:00Z" w16du:dateUtc="2024-08-21T18:55:00Z">
        <w:r w:rsidR="006C5989">
          <w:rPr>
            <w:rFonts w:cs="Arial"/>
            <w:bCs/>
            <w:szCs w:val="24"/>
          </w:rPr>
          <w:t xml:space="preserve"> (</w:t>
        </w:r>
        <w:r w:rsidR="006C5989" w:rsidRPr="009C4055">
          <w:rPr>
            <w:rFonts w:cs="Arial"/>
            <w:bCs/>
            <w:szCs w:val="24"/>
          </w:rPr>
          <w:t xml:space="preserve">Moore </w:t>
        </w:r>
        <w:r w:rsidR="006C5989">
          <w:rPr>
            <w:rFonts w:cs="Arial"/>
            <w:bCs/>
            <w:szCs w:val="24"/>
          </w:rPr>
          <w:t>and</w:t>
        </w:r>
        <w:r w:rsidR="006C5989" w:rsidRPr="009C4055">
          <w:rPr>
            <w:rFonts w:cs="Arial"/>
            <w:bCs/>
            <w:szCs w:val="24"/>
          </w:rPr>
          <w:t xml:space="preserve"> Semmens</w:t>
        </w:r>
        <w:r w:rsidR="006C5989">
          <w:rPr>
            <w:rFonts w:cs="Arial"/>
            <w:bCs/>
            <w:szCs w:val="24"/>
          </w:rPr>
          <w:t>,</w:t>
        </w:r>
        <w:r w:rsidR="006C5989" w:rsidRPr="009C4055">
          <w:rPr>
            <w:rFonts w:cs="Arial"/>
            <w:bCs/>
            <w:szCs w:val="24"/>
          </w:rPr>
          <w:t xml:space="preserve"> 2008</w:t>
        </w:r>
        <w:r w:rsidR="006C5989">
          <w:rPr>
            <w:rFonts w:cs="Arial"/>
            <w:bCs/>
            <w:szCs w:val="24"/>
          </w:rPr>
          <w:t>;</w:t>
        </w:r>
        <w:r w:rsidR="006C5989" w:rsidRPr="009C4055">
          <w:rPr>
            <w:rFonts w:cs="Arial"/>
            <w:bCs/>
            <w:szCs w:val="24"/>
          </w:rPr>
          <w:t xml:space="preserve"> </w:t>
        </w:r>
        <w:r w:rsidR="006C5989" w:rsidRPr="009C4055">
          <w:rPr>
            <w:rFonts w:cs="Arial"/>
            <w:szCs w:val="24"/>
          </w:rPr>
          <w:t xml:space="preserve">Parnell </w:t>
        </w:r>
        <w:r w:rsidR="006C5989" w:rsidRPr="006C5989">
          <w:rPr>
            <w:rFonts w:cs="Arial"/>
            <w:i/>
            <w:iCs/>
            <w:szCs w:val="24"/>
            <w:rPrChange w:id="70" w:author="Gen-Chang Hsu" w:date="2024-08-21T14:55:00Z" w16du:dateUtc="2024-08-21T18:55:00Z">
              <w:rPr>
                <w:rFonts w:cs="Arial"/>
                <w:szCs w:val="24"/>
              </w:rPr>
            </w:rPrChange>
          </w:rPr>
          <w:t>et al</w:t>
        </w:r>
        <w:r w:rsidR="006C5989" w:rsidRPr="009C4055">
          <w:rPr>
            <w:rFonts w:cs="Arial"/>
            <w:szCs w:val="24"/>
          </w:rPr>
          <w:t>.</w:t>
        </w:r>
        <w:r w:rsidR="006C5989">
          <w:rPr>
            <w:rFonts w:cs="Arial"/>
            <w:szCs w:val="24"/>
          </w:rPr>
          <w:t>,</w:t>
        </w:r>
        <w:r w:rsidR="006C5989" w:rsidRPr="009C4055">
          <w:rPr>
            <w:rFonts w:cs="Arial"/>
            <w:szCs w:val="24"/>
          </w:rPr>
          <w:t xml:space="preserve"> 2013</w:t>
        </w:r>
        <w:r w:rsidR="006C5989">
          <w:rPr>
            <w:rFonts w:cs="Arial"/>
            <w:bCs/>
            <w:szCs w:val="24"/>
          </w:rPr>
          <w:t>)</w:t>
        </w:r>
      </w:ins>
      <w:ins w:id="71" w:author="Gen-Chang Hsu" w:date="2024-08-21T14:54:00Z" w16du:dateUtc="2024-08-21T18:54:00Z">
        <w:r w:rsidR="006C5989">
          <w:rPr>
            <w:rFonts w:cs="Times New Roman"/>
          </w:rPr>
          <w:t>.</w:t>
        </w:r>
      </w:ins>
      <w:commentRangeEnd w:id="58"/>
      <w:ins w:id="72" w:author="Gen-Chang Hsu" w:date="2024-08-21T15:05:00Z" w16du:dateUtc="2024-08-21T19:05:00Z">
        <w:r w:rsidR="00424421">
          <w:rPr>
            <w:rStyle w:val="CommentReference"/>
          </w:rPr>
          <w:commentReference w:id="58"/>
        </w:r>
      </w:ins>
      <w:ins w:id="73" w:author="Gen-Chang Hsu" w:date="2024-08-21T14:54:00Z" w16du:dateUtc="2024-08-21T18:54:00Z">
        <w:r w:rsidR="006C5989">
          <w:rPr>
            <w:rFonts w:cs="Times New Roman"/>
          </w:rPr>
          <w:t xml:space="preserve"> </w:t>
        </w:r>
      </w:ins>
      <w:r w:rsidRPr="005C029F">
        <w:rPr>
          <w:rFonts w:cs="Times New Roman"/>
        </w:rPr>
        <w:t>In the mixing model</w:t>
      </w:r>
      <w:r w:rsidR="001B2FB8">
        <w:rPr>
          <w:rFonts w:cs="Times New Roman"/>
        </w:rPr>
        <w:t>s</w:t>
      </w:r>
      <w:r w:rsidRPr="005C029F">
        <w:rPr>
          <w:rFonts w:cs="Times New Roman"/>
        </w:rPr>
        <w:t xml:space="preserve">, individual farm-year combination and crop stage were included as fixed effects for predator isotope data; isotope data for the three prey guilds were pooled respectively to generate fixed source values </w:t>
      </w:r>
      <w:r w:rsidR="001B2FB8">
        <w:rPr>
          <w:rFonts w:cs="Times New Roman"/>
        </w:rPr>
        <w:t>because of</w:t>
      </w:r>
      <w:r w:rsidRPr="005C029F">
        <w:rPr>
          <w:rFonts w:cs="Times New Roman"/>
        </w:rPr>
        <w:t xml:space="preserve"> their high mobility across farms </w:t>
      </w:r>
      <w:r w:rsidR="005723B1" w:rsidRPr="005C029F">
        <w:rPr>
          <w:rFonts w:cs="Times New Roman"/>
        </w:rPr>
        <w:fldChar w:fldCharType="begin"/>
      </w:r>
      <w:r w:rsidR="002D78D0">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5C029F">
        <w:rPr>
          <w:rFonts w:cs="Times New Roman"/>
        </w:rPr>
        <w:fldChar w:fldCharType="separate"/>
      </w:r>
      <w:r w:rsidR="002D78D0">
        <w:rPr>
          <w:rFonts w:cs="Times New Roman"/>
          <w:noProof/>
        </w:rPr>
        <w:t>(Mazzi and Dorn, 2012; Sun</w:t>
      </w:r>
      <w:r w:rsidR="002D78D0" w:rsidRPr="002D78D0">
        <w:rPr>
          <w:rFonts w:cs="Times New Roman"/>
          <w:i/>
          <w:noProof/>
        </w:rPr>
        <w:t xml:space="preserve"> et al.</w:t>
      </w:r>
      <w:r w:rsidR="002D78D0">
        <w:rPr>
          <w:rFonts w:cs="Times New Roman"/>
          <w:noProof/>
        </w:rPr>
        <w:t>, 2015)</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Isotope data at the seedling stage for the three study years were omitted from the</w:t>
      </w:r>
      <w:ins w:id="74" w:author="Gen-Chang Hsu" w:date="2024-08-17T23:14:00Z" w16du:dateUtc="2024-08-18T03:14:00Z">
        <w:r w:rsidR="00D708D1">
          <w:rPr>
            <w:rFonts w:cs="Times New Roman"/>
          </w:rPr>
          <w:t xml:space="preserve"> mixing model</w:t>
        </w:r>
      </w:ins>
      <w:r w:rsidRPr="005C029F">
        <w:rPr>
          <w:rFonts w:cs="Times New Roman"/>
        </w:rPr>
        <w:t xml:space="preserve"> analysis due to insufficient sample sizes</w:t>
      </w:r>
      <w:ins w:id="75" w:author="Gen-Chang Hsu" w:date="2024-08-17T23:15:00Z" w16du:dateUtc="2024-08-18T03:15:00Z">
        <w:r w:rsidR="00D708D1">
          <w:rPr>
            <w:rFonts w:cs="Times New Roman"/>
          </w:rPr>
          <w:t xml:space="preserve"> (missing </w:t>
        </w:r>
      </w:ins>
      <w:ins w:id="76" w:author="Gen-Chang Hsu" w:date="2024-08-17T23:16:00Z" w16du:dateUtc="2024-08-18T03:16:00Z">
        <w:r w:rsidR="00D708D1">
          <w:rPr>
            <w:rFonts w:cs="Times New Roman"/>
          </w:rPr>
          <w:t xml:space="preserve">prey sources and </w:t>
        </w:r>
      </w:ins>
      <w:ins w:id="77" w:author="Gen-Chang Hsu" w:date="2024-08-17T23:17:00Z" w16du:dateUtc="2024-08-18T03:17:00Z">
        <w:r w:rsidR="00D708D1">
          <w:rPr>
            <w:rFonts w:cs="Times New Roman"/>
          </w:rPr>
          <w:t xml:space="preserve">low </w:t>
        </w:r>
      </w:ins>
      <w:ins w:id="78" w:author="Gen-Chang Hsu" w:date="2024-08-17T23:16:00Z" w16du:dateUtc="2024-08-18T03:16:00Z">
        <w:r w:rsidR="00D708D1">
          <w:rPr>
            <w:rFonts w:cs="Times New Roman"/>
          </w:rPr>
          <w:t>predator</w:t>
        </w:r>
      </w:ins>
      <w:ins w:id="79" w:author="Gen-Chang Hsu" w:date="2024-08-17T23:17:00Z" w16du:dateUtc="2024-08-18T03:17:00Z">
        <w:r w:rsidR="00D708D1">
          <w:rPr>
            <w:rFonts w:cs="Times New Roman"/>
          </w:rPr>
          <w:t xml:space="preserve"> numbers</w:t>
        </w:r>
      </w:ins>
      <w:ins w:id="80" w:author="Gen-Chang Hsu" w:date="2024-08-17T23:15:00Z" w16du:dateUtc="2024-08-18T03:15:00Z">
        <w:r w:rsidR="00D708D1">
          <w:rPr>
            <w:rFonts w:cs="Times New Roman"/>
          </w:rPr>
          <w:t>)</w:t>
        </w:r>
      </w:ins>
      <w:r w:rsidRPr="005C029F">
        <w:rPr>
          <w:rFonts w:cs="Times New Roman"/>
        </w:rPr>
        <w:t xml:space="preserve"> for </w:t>
      </w:r>
      <w:del w:id="81" w:author="Gen-Chang Hsu" w:date="2024-08-17T23:14:00Z" w16du:dateUtc="2024-08-18T03:14:00Z">
        <w:r w:rsidRPr="005C029F" w:rsidDel="00D708D1">
          <w:rPr>
            <w:rFonts w:cs="Times New Roman"/>
          </w:rPr>
          <w:delText xml:space="preserve">model </w:delText>
        </w:r>
      </w:del>
      <w:ins w:id="82" w:author="Gen-Chang Hsu" w:date="2024-08-17T23:14:00Z" w16du:dateUtc="2024-08-18T03:14:00Z">
        <w:r w:rsidR="00D708D1">
          <w:rPr>
            <w:rFonts w:cs="Times New Roman"/>
          </w:rPr>
          <w:t>reliable</w:t>
        </w:r>
        <w:r w:rsidR="00D708D1" w:rsidRPr="005C029F">
          <w:rPr>
            <w:rFonts w:cs="Times New Roman"/>
          </w:rPr>
          <w:t xml:space="preserve"> </w:t>
        </w:r>
      </w:ins>
      <w:r w:rsidRPr="005C029F">
        <w:rPr>
          <w:rFonts w:cs="Times New Roman"/>
        </w:rPr>
        <w:t>estimation</w:t>
      </w:r>
      <w:ins w:id="83" w:author="Gen-Chang Hsu" w:date="2024-08-17T23:15:00Z" w16du:dateUtc="2024-08-18T03:15:00Z">
        <w:r w:rsidR="00D708D1">
          <w:rPr>
            <w:rFonts w:cs="Times New Roman"/>
          </w:rPr>
          <w:t xml:space="preserve"> of predators’ diet composition</w:t>
        </w:r>
      </w:ins>
      <w:r w:rsidRPr="005C029F">
        <w:rPr>
          <w:rFonts w:cs="Times New Roman"/>
        </w:rPr>
        <w:t xml:space="preserve">. </w:t>
      </w:r>
      <w:r w:rsidR="001F3CB4">
        <w:rPr>
          <w:rFonts w:cs="Times New Roman"/>
        </w:rPr>
        <w:t xml:space="preserve"> </w:t>
      </w:r>
      <w:r w:rsidRPr="005C029F">
        <w:rPr>
          <w:rFonts w:cs="Times New Roman"/>
        </w:rPr>
        <w:t>To improve our model estimates, carbon and nitrogen concentration dependencies</w:t>
      </w:r>
      <w:ins w:id="84" w:author="Gen-Chang Hsu" w:date="2024-08-21T15:00:00Z" w16du:dateUtc="2024-08-21T19:00:00Z">
        <w:r w:rsidR="00937B62">
          <w:rPr>
            <w:rFonts w:cs="Times New Roman"/>
          </w:rPr>
          <w:t xml:space="preserve"> (</w:t>
        </w:r>
        <w:commentRangeStart w:id="85"/>
        <w:r w:rsidR="00937B62">
          <w:rPr>
            <w:rFonts w:cs="Times New Roman"/>
          </w:rPr>
          <w:t xml:space="preserve">the C and N contents </w:t>
        </w:r>
      </w:ins>
      <w:ins w:id="86" w:author="Gen-Chang Hsu" w:date="2024-08-21T15:01:00Z" w16du:dateUtc="2024-08-21T19:01:00Z">
        <w:r w:rsidR="00937B62">
          <w:rPr>
            <w:rFonts w:cs="Times New Roman"/>
          </w:rPr>
          <w:t>of the isotope samples</w:t>
        </w:r>
      </w:ins>
      <w:commentRangeEnd w:id="85"/>
      <w:ins w:id="87" w:author="Gen-Chang Hsu" w:date="2024-08-21T15:05:00Z" w16du:dateUtc="2024-08-21T19:05:00Z">
        <w:r w:rsidR="00424421">
          <w:rPr>
            <w:rStyle w:val="CommentReference"/>
          </w:rPr>
          <w:commentReference w:id="85"/>
        </w:r>
      </w:ins>
      <w:ins w:id="88" w:author="Gen-Chang Hsu" w:date="2024-08-21T15:00:00Z" w16du:dateUtc="2024-08-21T19:00:00Z">
        <w:r w:rsidR="00937B62">
          <w:rPr>
            <w:rFonts w:cs="Times New Roman"/>
          </w:rPr>
          <w:t>)</w:t>
        </w:r>
      </w:ins>
      <w:r w:rsidRPr="005C029F">
        <w:rPr>
          <w:rFonts w:cs="Times New Roman"/>
        </w:rPr>
        <w:t xml:space="preserve"> as well as the residual/process errors were incorporated </w:t>
      </w:r>
      <w:r w:rsidR="005723B1" w:rsidRPr="005C029F">
        <w:rPr>
          <w:rFonts w:cs="Times New Roman"/>
        </w:rPr>
        <w:fldChar w:fldCharType="begin"/>
      </w:r>
      <w:r w:rsidR="002D78D0">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5C029F">
        <w:rPr>
          <w:rFonts w:cs="Times New Roman"/>
        </w:rPr>
        <w:fldChar w:fldCharType="separate"/>
      </w:r>
      <w:r w:rsidR="002D78D0">
        <w:rPr>
          <w:rFonts w:cs="Times New Roman"/>
          <w:noProof/>
        </w:rPr>
        <w:t>(Phillips and Koch, 2002; Stock and Semmens, 2016)</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Trophic discrimination factors (TDFs) were estimated from the diet-dependent discrimination equation proposed by </w:t>
      </w:r>
      <w:r w:rsidR="005723B1" w:rsidRPr="005C029F">
        <w:rPr>
          <w:rFonts w:cs="Times New Roman"/>
        </w:rPr>
        <w:fldChar w:fldCharType="begin"/>
      </w:r>
      <w:r w:rsidR="002D78D0">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5C029F">
        <w:rPr>
          <w:rFonts w:cs="Times New Roman"/>
        </w:rPr>
        <w:fldChar w:fldCharType="separate"/>
      </w:r>
      <w:r w:rsidR="002D78D0">
        <w:rPr>
          <w:rFonts w:cs="Times New Roman"/>
          <w:noProof/>
        </w:rPr>
        <w:t>Caut</w:t>
      </w:r>
      <w:r w:rsidR="002D78D0" w:rsidRPr="002D78D0">
        <w:rPr>
          <w:rFonts w:cs="Times New Roman"/>
          <w:i/>
          <w:noProof/>
        </w:rPr>
        <w:t xml:space="preserve"> et al.</w:t>
      </w:r>
      <w:r w:rsidR="002D78D0">
        <w:rPr>
          <w:rFonts w:cs="Times New Roman"/>
          <w:noProof/>
        </w:rPr>
        <w:t xml:space="preserve"> (2009)</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We ran three Markov Chain Monte Carlo (MCMC) chains, each with 50,000 iterations and a burn-in number of 25,000, along with a non-informative Dirichlet prior</w:t>
      </w:r>
      <w:ins w:id="89" w:author="Gen-Chang Hsu" w:date="2024-08-21T22:14:00Z" w16du:dateUtc="2024-08-22T02:14:00Z">
        <w:r w:rsidR="00753AD3">
          <w:rPr>
            <w:rFonts w:cs="Times New Roman"/>
          </w:rPr>
          <w:t xml:space="preserve"> </w:t>
        </w:r>
        <w:commentRangeStart w:id="90"/>
        <w:r w:rsidR="00753AD3">
          <w:rPr>
            <w:rFonts w:cs="Times New Roman"/>
          </w:rPr>
          <w:t>(</w:t>
        </w:r>
      </w:ins>
      <w:ins w:id="91" w:author="Gen-Chang Hsu" w:date="2024-08-21T22:15:00Z" w16du:dateUtc="2024-08-22T02:15:00Z">
        <w:r w:rsidR="00753AD3">
          <w:rPr>
            <w:rFonts w:cs="Times New Roman"/>
          </w:rPr>
          <w:t xml:space="preserve">Stock </w:t>
        </w:r>
        <w:r w:rsidR="00753AD3" w:rsidRPr="00753AD3">
          <w:rPr>
            <w:rFonts w:cs="Times New Roman"/>
            <w:i/>
            <w:iCs/>
            <w:rPrChange w:id="92" w:author="Gen-Chang Hsu" w:date="2024-08-21T22:15:00Z" w16du:dateUtc="2024-08-22T02:15:00Z">
              <w:rPr>
                <w:rFonts w:cs="Times New Roman"/>
              </w:rPr>
            </w:rPrChange>
          </w:rPr>
          <w:t>et al</w:t>
        </w:r>
        <w:r w:rsidR="00753AD3">
          <w:rPr>
            <w:rFonts w:cs="Times New Roman"/>
          </w:rPr>
          <w:t>., 2018</w:t>
        </w:r>
      </w:ins>
      <w:ins w:id="93" w:author="Gen-Chang Hsu" w:date="2024-08-21T22:14:00Z" w16du:dateUtc="2024-08-22T02:14:00Z">
        <w:r w:rsidR="00753AD3">
          <w:rPr>
            <w:rFonts w:cs="Times New Roman"/>
          </w:rPr>
          <w:t>)</w:t>
        </w:r>
      </w:ins>
      <w:commentRangeEnd w:id="90"/>
      <w:ins w:id="94" w:author="Gen-Chang Hsu" w:date="2024-08-21T22:16:00Z" w16du:dateUtc="2024-08-22T02:16:00Z">
        <w:r w:rsidR="00753AD3">
          <w:rPr>
            <w:rStyle w:val="CommentReference"/>
          </w:rPr>
          <w:commentReference w:id="90"/>
        </w:r>
      </w:ins>
      <w:r w:rsidRPr="005C029F">
        <w:rPr>
          <w:rFonts w:cs="Times New Roman"/>
        </w:rPr>
        <w:t xml:space="preserve">. </w:t>
      </w:r>
      <w:r w:rsidR="001F3CB4">
        <w:rPr>
          <w:rFonts w:cs="Times New Roman"/>
        </w:rPr>
        <w:t xml:space="preserve"> </w:t>
      </w:r>
      <w:r w:rsidRPr="005C029F">
        <w:rPr>
          <w:rFonts w:cs="Times New Roman"/>
        </w:rPr>
        <w:t xml:space="preserve">Chain convergence was assessed via Gelman-Rubin and </w:t>
      </w:r>
      <w:proofErr w:type="spellStart"/>
      <w:r w:rsidRPr="005C029F">
        <w:rPr>
          <w:rFonts w:cs="Times New Roman"/>
        </w:rPr>
        <w:t>Geweke</w:t>
      </w:r>
      <w:proofErr w:type="spellEnd"/>
      <w:r w:rsidRPr="005C029F">
        <w:rPr>
          <w:rFonts w:cs="Times New Roman"/>
        </w:rPr>
        <w:t xml:space="preserve"> diagnostics</w:t>
      </w:r>
      <w:ins w:id="95" w:author="Gen-Chang Hsu" w:date="2024-08-21T21:57:00Z" w16du:dateUtc="2024-08-22T01:57:00Z">
        <w:r w:rsidR="00C95804">
          <w:rPr>
            <w:rFonts w:cs="Times New Roman"/>
          </w:rPr>
          <w:t xml:space="preserve"> </w:t>
        </w:r>
        <w:commentRangeStart w:id="96"/>
        <w:r w:rsidR="00C95804">
          <w:rPr>
            <w:rFonts w:cs="Times New Roman"/>
          </w:rPr>
          <w:t>(Gelman and Rubin, 1992)</w:t>
        </w:r>
      </w:ins>
      <w:commentRangeEnd w:id="96"/>
      <w:ins w:id="97" w:author="Gen-Chang Hsu" w:date="2024-08-21T21:59:00Z" w16du:dateUtc="2024-08-22T01:59:00Z">
        <w:r w:rsidR="00C95804">
          <w:rPr>
            <w:rStyle w:val="CommentReference"/>
          </w:rPr>
          <w:commentReference w:id="96"/>
        </w:r>
      </w:ins>
      <w:r w:rsidRPr="005C029F">
        <w:rPr>
          <w:rFonts w:cs="Times New Roman"/>
        </w:rPr>
        <w:t xml:space="preserve">. </w:t>
      </w:r>
      <w:r w:rsidR="001F3CB4">
        <w:rPr>
          <w:rFonts w:cs="Times New Roman"/>
        </w:rPr>
        <w:t xml:space="preserve"> </w:t>
      </w:r>
      <w:r w:rsidRPr="005C029F">
        <w:rPr>
          <w:rFonts w:cs="Times New Roman"/>
        </w:rPr>
        <w:t>Bayesian posterior me</w:t>
      </w:r>
      <w:r w:rsidR="00A8343F">
        <w:rPr>
          <w:rFonts w:cs="Times New Roman"/>
        </w:rPr>
        <w:t>di</w:t>
      </w:r>
      <w:r w:rsidRPr="005C029F">
        <w:rPr>
          <w:rFonts w:cs="Times New Roman"/>
        </w:rPr>
        <w:t xml:space="preserve">an estimates of diet composition (for each </w:t>
      </w:r>
      <w:r w:rsidR="00FA0D83">
        <w:rPr>
          <w:rFonts w:cs="Times New Roman"/>
        </w:rPr>
        <w:t>year-</w:t>
      </w:r>
      <w:r w:rsidRPr="005C029F">
        <w:rPr>
          <w:rFonts w:cs="Times New Roman"/>
        </w:rPr>
        <w:t>farm-stage combination) were extracted for further analys</w:t>
      </w:r>
      <w:r w:rsidR="00A8343F">
        <w:rPr>
          <w:rFonts w:cs="Times New Roman"/>
        </w:rPr>
        <w:t>e</w:t>
      </w:r>
      <w:r w:rsidRPr="005C029F">
        <w:rPr>
          <w:rFonts w:cs="Times New Roman"/>
        </w:rPr>
        <w:t>s.</w:t>
      </w:r>
      <w:r w:rsidR="00932961">
        <w:rPr>
          <w:rFonts w:cs="Times New Roman"/>
        </w:rPr>
        <w:t xml:space="preserve">  Bayesian posterior means, SDs, medians, and 95% credible intervals are provided in Appendix B.</w:t>
      </w:r>
    </w:p>
    <w:p w14:paraId="75396845" w14:textId="3476FFFF" w:rsidR="005B0566" w:rsidRPr="005C029F" w:rsidRDefault="00DD4E15" w:rsidP="00E7259E">
      <w:pPr>
        <w:spacing w:after="0" w:line="480" w:lineRule="auto"/>
        <w:jc w:val="left"/>
        <w:rPr>
          <w:rFonts w:cs="Times New Roman"/>
        </w:rPr>
      </w:pPr>
      <w:r w:rsidRPr="005C029F">
        <w:rPr>
          <w:rFonts w:cs="Times New Roman"/>
        </w:rPr>
        <w:lastRenderedPageBreak/>
        <w:tab/>
        <w:t xml:space="preserve">To examine how local abiotic and biotic factors may affect the pest consumption by GAPs, we fit </w:t>
      </w:r>
      <w:r w:rsidR="00FA0D83">
        <w:rPr>
          <w:rFonts w:cs="Times New Roman"/>
        </w:rPr>
        <w:t xml:space="preserve">weighted </w:t>
      </w:r>
      <w:r w:rsidR="000D7145">
        <w:rPr>
          <w:rFonts w:cs="Times New Roman"/>
        </w:rPr>
        <w:t>generalized linear</w:t>
      </w:r>
      <w:r w:rsidR="00FA0D83">
        <w:rPr>
          <w:rFonts w:cs="Times New Roman"/>
        </w:rPr>
        <w:t xml:space="preserve"> mixed</w:t>
      </w:r>
      <w:r w:rsidR="000D7145">
        <w:rPr>
          <w:rFonts w:cs="Times New Roman"/>
        </w:rPr>
        <w:t xml:space="preserve"> </w:t>
      </w:r>
      <w:r w:rsidRPr="005C029F">
        <w:rPr>
          <w:rFonts w:cs="Times New Roman"/>
        </w:rPr>
        <w:t>models</w:t>
      </w:r>
      <w:r w:rsidR="000D7145">
        <w:rPr>
          <w:rFonts w:cs="Times New Roman"/>
        </w:rPr>
        <w:t xml:space="preserve"> (GL</w:t>
      </w:r>
      <w:r w:rsidR="00FA0D83">
        <w:rPr>
          <w:rFonts w:cs="Times New Roman"/>
        </w:rPr>
        <w:t>M</w:t>
      </w:r>
      <w:r w:rsidR="000D7145">
        <w:rPr>
          <w:rFonts w:cs="Times New Roman"/>
        </w:rPr>
        <w:t>M</w:t>
      </w:r>
      <w:r w:rsidR="00DB752D">
        <w:rPr>
          <w:rFonts w:cs="Times New Roman"/>
        </w:rPr>
        <w:t>s</w:t>
      </w:r>
      <w:r w:rsidR="000D7145">
        <w:rPr>
          <w:rFonts w:cs="Times New Roman"/>
        </w:rPr>
        <w:t>)</w:t>
      </w:r>
      <w:r w:rsidRPr="005C029F">
        <w:rPr>
          <w:rFonts w:cs="Times New Roman"/>
        </w:rPr>
        <w:t xml:space="preserve"> </w:t>
      </w:r>
      <w:r w:rsidR="000D7145">
        <w:rPr>
          <w:rFonts w:cs="Times New Roman"/>
        </w:rPr>
        <w:t xml:space="preserve">with a beta distribution and a logit link function </w:t>
      </w:r>
      <w:r w:rsidRPr="005C029F">
        <w:rPr>
          <w:rFonts w:cs="Times New Roman"/>
        </w:rPr>
        <w:t xml:space="preserve">using the R </w:t>
      </w:r>
      <w:r w:rsidR="00FA0D83">
        <w:rPr>
          <w:rFonts w:cs="Times New Roman"/>
        </w:rPr>
        <w:t xml:space="preserve">glmmTMB </w:t>
      </w:r>
      <w:r w:rsidRPr="005C029F">
        <w:rPr>
          <w:rFonts w:cs="Times New Roman"/>
        </w:rPr>
        <w:t>package</w:t>
      </w:r>
      <w:r w:rsidR="00FA0D83">
        <w:rPr>
          <w:rFonts w:cs="Times New Roman"/>
        </w:rPr>
        <w:t xml:space="preserve"> (Brooks </w:t>
      </w:r>
      <w:r w:rsidR="00FA0D83" w:rsidRPr="001C3DF0">
        <w:rPr>
          <w:rFonts w:cs="Times New Roman"/>
          <w:i/>
        </w:rPr>
        <w:t>et al.</w:t>
      </w:r>
      <w:r w:rsidR="00AF4A4F">
        <w:rPr>
          <w:rFonts w:cs="Times New Roman"/>
        </w:rPr>
        <w:t>,</w:t>
      </w:r>
      <w:r w:rsidR="00FA0D83">
        <w:rPr>
          <w:rFonts w:cs="Times New Roman"/>
        </w:rPr>
        <w:t xml:space="preserve"> 2017)</w:t>
      </w:r>
      <w:r w:rsidR="006408AF">
        <w:rPr>
          <w:rFonts w:cs="Times New Roman"/>
        </w:rPr>
        <w:t xml:space="preserve">, </w:t>
      </w:r>
      <w:r w:rsidR="006408AF" w:rsidRPr="005C029F">
        <w:rPr>
          <w:rFonts w:cs="Times New Roman"/>
        </w:rPr>
        <w:t>with year, farm type, crop stage, percent forest cover, and the relative abundance of rice herbivores as fixed effects</w:t>
      </w:r>
      <w:r w:rsidR="00FF4460">
        <w:rPr>
          <w:rFonts w:cs="Times New Roman"/>
        </w:rPr>
        <w:t>, farm ID nested within pair ID as random effects,</w:t>
      </w:r>
      <w:r w:rsidR="006408AF" w:rsidRPr="005C029F">
        <w:rPr>
          <w:rFonts w:cs="Times New Roman"/>
        </w:rPr>
        <w:t xml:space="preserve"> and the proportion of rice herbivores consumed in predators’ diet as the response</w:t>
      </w:r>
      <w:r w:rsidR="006408AF">
        <w:rPr>
          <w:rFonts w:cs="Times New Roman"/>
        </w:rPr>
        <w:t xml:space="preserve"> (i.e., posterior medians from the Bayesian stable isotope mixing models). </w:t>
      </w:r>
      <w:r w:rsidR="006408AF" w:rsidRPr="005C029F">
        <w:rPr>
          <w:rFonts w:cs="Times New Roman"/>
        </w:rPr>
        <w:t xml:space="preserve"> </w:t>
      </w:r>
      <w:r w:rsidR="00E9648E">
        <w:rPr>
          <w:rFonts w:cs="Times New Roman"/>
        </w:rPr>
        <w:t xml:space="preserve">Weights were computed based on the number of diet estimates in each year.  </w:t>
      </w:r>
      <w:r w:rsidRPr="005C029F">
        <w:rPr>
          <w:rFonts w:cs="Times New Roman"/>
        </w:rPr>
        <w:t xml:space="preserve">Model parameters were estimated using maximum likelihood, and their significance was analyzed </w:t>
      </w:r>
      <w:r w:rsidR="00B377EB">
        <w:rPr>
          <w:rFonts w:cs="Times New Roman"/>
        </w:rPr>
        <w:t xml:space="preserve">via </w:t>
      </w:r>
      <w:r w:rsidR="00D27A6C">
        <w:rPr>
          <w:rFonts w:cs="Times New Roman"/>
        </w:rPr>
        <w:t>Wald chi-square</w:t>
      </w:r>
      <w:r w:rsidR="00B377EB">
        <w:rPr>
          <w:rFonts w:cs="Times New Roman"/>
        </w:rPr>
        <w:t xml:space="preserve"> test </w:t>
      </w:r>
      <w:r w:rsidRPr="005C029F">
        <w:rPr>
          <w:rFonts w:cs="Times New Roman"/>
        </w:rPr>
        <w:t xml:space="preserve">using the “Anova” function in the R car package </w:t>
      </w:r>
      <w:r w:rsidR="005723B1" w:rsidRPr="005C029F">
        <w:rPr>
          <w:rFonts w:cs="Times New Roman"/>
        </w:rPr>
        <w:fldChar w:fldCharType="begin"/>
      </w:r>
      <w:r w:rsidR="002D78D0">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5C029F">
        <w:rPr>
          <w:rFonts w:cs="Times New Roman"/>
        </w:rPr>
        <w:fldChar w:fldCharType="separate"/>
      </w:r>
      <w:r w:rsidR="002D78D0">
        <w:rPr>
          <w:rFonts w:cs="Times New Roman"/>
          <w:noProof/>
        </w:rPr>
        <w:t>(Fox and Weisberg, 2018)</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Tukey’s post-hoc tests </w:t>
      </w:r>
      <w:r w:rsidR="00D27A6C">
        <w:rPr>
          <w:rFonts w:cs="Times New Roman"/>
        </w:rPr>
        <w:t xml:space="preserve">(α = 0.05) </w:t>
      </w:r>
      <w:r w:rsidRPr="005C029F">
        <w:rPr>
          <w:rFonts w:cs="Times New Roman"/>
        </w:rPr>
        <w:t>were performed for the significant factors using the “cld” function in the R emmeans package</w:t>
      </w:r>
      <w:r w:rsidR="00E86189">
        <w:rPr>
          <w:rFonts w:cs="Times New Roman"/>
        </w:rPr>
        <w:t xml:space="preserve"> (Length, 2018)</w:t>
      </w:r>
      <w:r w:rsidRPr="005C029F">
        <w:rPr>
          <w:rFonts w:cs="Times New Roman"/>
        </w:rPr>
        <w:t xml:space="preserve">. </w:t>
      </w:r>
      <w:r w:rsidR="000E5CCB">
        <w:rPr>
          <w:rFonts w:cs="Times New Roman"/>
        </w:rPr>
        <w:t xml:space="preserve"> </w:t>
      </w:r>
      <w:r w:rsidR="00B377EB">
        <w:rPr>
          <w:rFonts w:cs="Times New Roman"/>
        </w:rPr>
        <w:t>T</w:t>
      </w:r>
      <w:r w:rsidRPr="005C029F">
        <w:rPr>
          <w:rFonts w:cs="Times New Roman"/>
        </w:rPr>
        <w:t xml:space="preserve">he percent forest cover around each study farm was estimated from Google Earth images by manually delimiting the forested areas </w:t>
      </w:r>
      <w:bookmarkStart w:id="98" w:name="_Hlk174826436"/>
      <w:r w:rsidRPr="005C029F">
        <w:rPr>
          <w:rFonts w:cs="Times New Roman"/>
        </w:rPr>
        <w:t>within a 1-km radius circular buffer surrounding the farm</w:t>
      </w:r>
      <w:bookmarkEnd w:id="98"/>
      <w:r w:rsidRPr="005C029F">
        <w:rPr>
          <w:rFonts w:cs="Times New Roman"/>
        </w:rPr>
        <w:t xml:space="preserve"> and computing the fraction of these areas in the buffer zone</w:t>
      </w:r>
      <w:ins w:id="99" w:author="Gen-Chang Hsu" w:date="2024-08-17T22:48:00Z" w16du:dateUtc="2024-08-18T02:48:00Z">
        <w:r w:rsidR="00F16079">
          <w:rPr>
            <w:rFonts w:cs="Times New Roman"/>
          </w:rPr>
          <w:t xml:space="preserve"> (Table SX)</w:t>
        </w:r>
      </w:ins>
      <w:r w:rsidRPr="005C029F">
        <w:rPr>
          <w:rFonts w:cs="Times New Roman"/>
        </w:rPr>
        <w:t xml:space="preserve">. </w:t>
      </w:r>
      <w:r w:rsidR="000E5CCB">
        <w:rPr>
          <w:rFonts w:cs="Times New Roman"/>
        </w:rPr>
        <w:t xml:space="preserve"> </w:t>
      </w:r>
      <w:r w:rsidR="002C546D">
        <w:rPr>
          <w:rFonts w:cs="Times New Roman"/>
        </w:rPr>
        <w:t>The 1-km radius was based on previous studies (Rusch et al., 2016</w:t>
      </w:r>
      <w:r w:rsidR="00806254">
        <w:rPr>
          <w:rFonts w:cs="Times New Roman"/>
        </w:rPr>
        <w:t xml:space="preserve">; Karp </w:t>
      </w:r>
      <w:r w:rsidR="00806254" w:rsidRPr="001C3DF0">
        <w:rPr>
          <w:rFonts w:cs="Times New Roman"/>
          <w:i/>
        </w:rPr>
        <w:t>et al.</w:t>
      </w:r>
      <w:r w:rsidR="002B3727">
        <w:rPr>
          <w:rFonts w:cs="Times New Roman"/>
        </w:rPr>
        <w:t>,</w:t>
      </w:r>
      <w:r w:rsidR="00806254">
        <w:rPr>
          <w:rFonts w:cs="Times New Roman"/>
        </w:rPr>
        <w:t xml:space="preserve"> 2018</w:t>
      </w:r>
      <w:r w:rsidR="002C546D">
        <w:rPr>
          <w:rFonts w:cs="Times New Roman"/>
        </w:rPr>
        <w:t xml:space="preserve">).  </w:t>
      </w:r>
      <w:r w:rsidRPr="005C029F">
        <w:rPr>
          <w:rFonts w:cs="Times New Roman"/>
        </w:rPr>
        <w:t xml:space="preserve">Because spiders and ladybeetles </w:t>
      </w:r>
      <w:r w:rsidR="001955D8">
        <w:rPr>
          <w:rFonts w:cs="Times New Roman"/>
        </w:rPr>
        <w:t>may have different feeding behavior and preference</w:t>
      </w:r>
      <w:r w:rsidRPr="005C029F">
        <w:rPr>
          <w:rFonts w:cs="Times New Roman"/>
        </w:rPr>
        <w:t xml:space="preserve">, we also performed all the aforementioned analyses separately for each of the two predator groups. </w:t>
      </w:r>
      <w:r w:rsidR="000E5CCB">
        <w:rPr>
          <w:rFonts w:cs="Times New Roman"/>
        </w:rPr>
        <w:t xml:space="preserve"> </w:t>
      </w:r>
      <w:r w:rsidRPr="005C029F">
        <w:rPr>
          <w:rFonts w:cs="Times New Roman"/>
        </w:rPr>
        <w:t xml:space="preserve">All analyses were conducted in R version 4.0.3 </w:t>
      </w:r>
      <w:r w:rsidR="005723B1" w:rsidRPr="005C029F">
        <w:rPr>
          <w:rFonts w:cs="Times New Roman"/>
        </w:rPr>
        <w:fldChar w:fldCharType="begin"/>
      </w:r>
      <w:r w:rsidR="002D78D0">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5C029F">
        <w:rPr>
          <w:rFonts w:cs="Times New Roman"/>
        </w:rPr>
        <w:fldChar w:fldCharType="separate"/>
      </w:r>
      <w:r w:rsidR="002D78D0">
        <w:rPr>
          <w:rFonts w:cs="Times New Roman"/>
          <w:noProof/>
        </w:rPr>
        <w:t>(R Core Team, 2021)</w:t>
      </w:r>
      <w:r w:rsidR="005723B1" w:rsidRPr="005C029F">
        <w:rPr>
          <w:rFonts w:cs="Times New Roman"/>
        </w:rPr>
        <w:fldChar w:fldCharType="end"/>
      </w:r>
      <w:r w:rsidRPr="005C029F">
        <w:rPr>
          <w:rFonts w:cs="Times New Roman"/>
        </w:rPr>
        <w:t>.</w:t>
      </w:r>
    </w:p>
    <w:p w14:paraId="36620904" w14:textId="4E440C95" w:rsidR="005B0566" w:rsidRDefault="005B0566" w:rsidP="00E7259E">
      <w:pPr>
        <w:spacing w:after="0" w:line="480" w:lineRule="auto"/>
        <w:jc w:val="left"/>
        <w:rPr>
          <w:rFonts w:cs="Times New Roman"/>
          <w:b/>
        </w:rPr>
      </w:pPr>
    </w:p>
    <w:p w14:paraId="4C5A0B5E" w14:textId="037B9E69"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 xml:space="preserve">2.5.  </w:t>
      </w:r>
      <w:commentRangeStart w:id="100"/>
      <w:r w:rsidRPr="000D37B3">
        <w:rPr>
          <w:rFonts w:cs="Times New Roman"/>
          <w:i/>
        </w:rPr>
        <w:t xml:space="preserve">Replication </w:t>
      </w:r>
      <w:r w:rsidRPr="000D37B3">
        <w:rPr>
          <w:rFonts w:cs="Times New Roman" w:hint="eastAsia"/>
          <w:i/>
        </w:rPr>
        <w:t>s</w:t>
      </w:r>
      <w:r w:rsidRPr="000D37B3">
        <w:rPr>
          <w:rFonts w:cs="Times New Roman"/>
          <w:i/>
        </w:rPr>
        <w:t>tatement</w:t>
      </w:r>
      <w:commentRangeEnd w:id="100"/>
      <w:r w:rsidR="00AB5486">
        <w:rPr>
          <w:rStyle w:val="CommentReference"/>
        </w:rPr>
        <w:commentReference w:id="100"/>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2763"/>
        <w:gridCol w:w="2763"/>
        <w:gridCol w:w="2764"/>
      </w:tblGrid>
      <w:tr w:rsidR="003E6582" w:rsidRPr="0048545D" w14:paraId="3A4F5603" w14:textId="77777777" w:rsidTr="003E6582">
        <w:tc>
          <w:tcPr>
            <w:tcW w:w="2763" w:type="dxa"/>
          </w:tcPr>
          <w:p w14:paraId="0F6917FB"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of inference</w:t>
            </w:r>
          </w:p>
        </w:tc>
        <w:tc>
          <w:tcPr>
            <w:tcW w:w="2763" w:type="dxa"/>
          </w:tcPr>
          <w:p w14:paraId="4DC9BE8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at which the factor of interest is applied</w:t>
            </w:r>
          </w:p>
        </w:tc>
        <w:tc>
          <w:tcPr>
            <w:tcW w:w="2764" w:type="dxa"/>
          </w:tcPr>
          <w:p w14:paraId="4F9FA37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Number of replicates at the appropriate scale</w:t>
            </w:r>
          </w:p>
        </w:tc>
      </w:tr>
      <w:tr w:rsidR="003E6582" w:rsidRPr="008E4B0C" w14:paraId="233842D3" w14:textId="77777777" w:rsidTr="003E6582">
        <w:tc>
          <w:tcPr>
            <w:tcW w:w="2763" w:type="dxa"/>
          </w:tcPr>
          <w:p w14:paraId="10A39100" w14:textId="5EA252FF"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Predator </w:t>
            </w:r>
            <w:ins w:id="101" w:author="Gen-Chang Hsu" w:date="2024-08-19T14:17:00Z" w16du:dateUtc="2024-08-19T18:17:00Z">
              <w:r w:rsidR="00277482">
                <w:rPr>
                  <w:rFonts w:ascii="Times New Roman" w:hAnsi="Times New Roman" w:cs="Times New Roman"/>
                  <w:sz w:val="22"/>
                </w:rPr>
                <w:t xml:space="preserve">and prey </w:t>
              </w:r>
            </w:ins>
            <w:r>
              <w:rPr>
                <w:rFonts w:ascii="Times New Roman" w:hAnsi="Times New Roman" w:cs="Times New Roman"/>
                <w:sz w:val="22"/>
              </w:rPr>
              <w:t>stable isotope analysis</w:t>
            </w:r>
            <w:ins w:id="102" w:author="Gen-Chang Hsu" w:date="2024-08-19T14:17:00Z" w16du:dateUtc="2024-08-19T18:17:00Z">
              <w:r w:rsidR="00277482">
                <w:rPr>
                  <w:rFonts w:ascii="Times New Roman" w:hAnsi="Times New Roman" w:cs="Times New Roman"/>
                  <w:sz w:val="22"/>
                </w:rPr>
                <w:t xml:space="preserve"> and mixing model</w:t>
              </w:r>
            </w:ins>
            <w:ins w:id="103" w:author="Gen-Chang Hsu" w:date="2024-08-19T14:19:00Z" w16du:dateUtc="2024-08-19T18:19:00Z">
              <w:r w:rsidR="00277482">
                <w:rPr>
                  <w:rFonts w:ascii="Times New Roman" w:hAnsi="Times New Roman" w:cs="Times New Roman"/>
                  <w:sz w:val="22"/>
                </w:rPr>
                <w:t xml:space="preserve"> </w:t>
              </w:r>
            </w:ins>
            <w:ins w:id="104" w:author="Gen-Chang Hsu" w:date="2024-08-19T14:20:00Z" w16du:dateUtc="2024-08-19T18:20:00Z">
              <w:r w:rsidR="00277482">
                <w:rPr>
                  <w:rFonts w:ascii="Times New Roman" w:hAnsi="Times New Roman" w:cs="Times New Roman"/>
                  <w:sz w:val="22"/>
                </w:rPr>
                <w:t xml:space="preserve">analysis </w:t>
              </w:r>
            </w:ins>
            <w:ins w:id="105" w:author="Gen-Chang Hsu" w:date="2024-08-19T14:19:00Z" w16du:dateUtc="2024-08-19T18:19:00Z">
              <w:r w:rsidR="00277482">
                <w:rPr>
                  <w:rFonts w:ascii="Times New Roman" w:hAnsi="Times New Roman" w:cs="Times New Roman"/>
                  <w:sz w:val="22"/>
                </w:rPr>
                <w:t>for predators’ diet composition</w:t>
              </w:r>
            </w:ins>
            <w:ins w:id="106" w:author="Gen-Chang Hsu" w:date="2024-08-19T14:20:00Z" w16du:dateUtc="2024-08-19T18:20:00Z">
              <w:r w:rsidR="00277482">
                <w:rPr>
                  <w:rFonts w:ascii="Times New Roman" w:hAnsi="Times New Roman" w:cs="Times New Roman"/>
                  <w:sz w:val="22"/>
                </w:rPr>
                <w:t>s</w:t>
              </w:r>
            </w:ins>
            <w:del w:id="107" w:author="Gen-Chang Hsu" w:date="2024-08-19T14:17:00Z" w16du:dateUtc="2024-08-19T18:17:00Z">
              <w:r w:rsidDel="00277482">
                <w:rPr>
                  <w:rFonts w:ascii="Times New Roman" w:hAnsi="Times New Roman" w:cs="Times New Roman"/>
                  <w:sz w:val="22"/>
                </w:rPr>
                <w:delText xml:space="preserve"> </w:delText>
              </w:r>
            </w:del>
          </w:p>
        </w:tc>
        <w:tc>
          <w:tcPr>
            <w:tcW w:w="2763" w:type="dxa"/>
          </w:tcPr>
          <w:p w14:paraId="6DFE73A8" w14:textId="61FFAD95"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Predator</w:t>
            </w:r>
            <w:ins w:id="108" w:author="Gen-Chang Hsu" w:date="2024-08-19T14:19:00Z" w16du:dateUtc="2024-08-19T18:19:00Z">
              <w:r w:rsidR="00277482">
                <w:rPr>
                  <w:rFonts w:ascii="Times New Roman" w:hAnsi="Times New Roman" w:cs="Times New Roman"/>
                  <w:sz w:val="22"/>
                </w:rPr>
                <w:t xml:space="preserve">, rice herbivore, tourist herbivore, and detritivore </w:t>
              </w:r>
              <w:r w:rsidR="00277482" w:rsidRPr="008E4B0C">
                <w:rPr>
                  <w:rFonts w:ascii="Times New Roman" w:hAnsi="Times New Roman" w:cs="Times New Roman"/>
                  <w:sz w:val="22"/>
                </w:rPr>
                <w:t>individuals</w:t>
              </w:r>
              <w:r w:rsidR="00277482">
                <w:rPr>
                  <w:rFonts w:ascii="Times New Roman" w:hAnsi="Times New Roman" w:cs="Times New Roman"/>
                  <w:sz w:val="22"/>
                </w:rPr>
                <w:t xml:space="preserve"> </w:t>
              </w:r>
            </w:ins>
            <w:del w:id="109" w:author="Gen-Chang Hsu" w:date="2024-08-19T14:19:00Z" w16du:dateUtc="2024-08-19T18:19:00Z">
              <w:r w:rsidDel="00277482">
                <w:rPr>
                  <w:rFonts w:ascii="Times New Roman" w:hAnsi="Times New Roman" w:cs="Times New Roman"/>
                  <w:sz w:val="22"/>
                </w:rPr>
                <w:delText xml:space="preserve"> individuals </w:delText>
              </w:r>
            </w:del>
            <w:r>
              <w:rPr>
                <w:rFonts w:ascii="Times New Roman" w:hAnsi="Times New Roman" w:cs="Times New Roman"/>
                <w:sz w:val="22"/>
              </w:rPr>
              <w:t xml:space="preserve">collected at each rice stage in organic and conventional </w:t>
            </w:r>
            <w:r>
              <w:rPr>
                <w:rFonts w:ascii="Times New Roman" w:hAnsi="Times New Roman" w:cs="Times New Roman"/>
                <w:sz w:val="22"/>
              </w:rPr>
              <w:lastRenderedPageBreak/>
              <w:t>farms over three study years</w:t>
            </w:r>
          </w:p>
        </w:tc>
        <w:tc>
          <w:tcPr>
            <w:tcW w:w="2764" w:type="dxa"/>
          </w:tcPr>
          <w:p w14:paraId="15ADC938" w14:textId="77777777" w:rsidR="003E6582" w:rsidRDefault="00D35323" w:rsidP="00D35323">
            <w:pPr>
              <w:spacing w:line="276" w:lineRule="auto"/>
              <w:jc w:val="left"/>
              <w:rPr>
                <w:ins w:id="110" w:author="Gen-Chang Hsu" w:date="2024-08-19T14:18:00Z" w16du:dateUtc="2024-08-19T18:18:00Z"/>
                <w:rFonts w:ascii="Times New Roman" w:hAnsi="Times New Roman" w:cs="Times New Roman"/>
                <w:sz w:val="22"/>
              </w:rPr>
            </w:pPr>
            <w:r>
              <w:rPr>
                <w:rFonts w:ascii="Times New Roman" w:hAnsi="Times New Roman" w:cs="Times New Roman"/>
                <w:sz w:val="22"/>
              </w:rPr>
              <w:lastRenderedPageBreak/>
              <w:t xml:space="preserve">352 </w:t>
            </w:r>
            <w:ins w:id="111" w:author="Gen-Chang Hsu" w:date="2024-08-19T14:18:00Z" w16du:dateUtc="2024-08-19T18:18:00Z">
              <w:r w:rsidR="00277482">
                <w:rPr>
                  <w:rFonts w:ascii="Times New Roman" w:hAnsi="Times New Roman" w:cs="Times New Roman"/>
                  <w:sz w:val="22"/>
                </w:rPr>
                <w:t xml:space="preserve">predator </w:t>
              </w:r>
            </w:ins>
            <w:r>
              <w:rPr>
                <w:rFonts w:ascii="Times New Roman" w:hAnsi="Times New Roman" w:cs="Times New Roman"/>
                <w:sz w:val="22"/>
              </w:rPr>
              <w:t>stable isotope samples</w:t>
            </w:r>
            <w:r w:rsidR="005F44EF">
              <w:rPr>
                <w:rFonts w:ascii="Times New Roman" w:hAnsi="Times New Roman" w:cs="Times New Roman"/>
                <w:sz w:val="22"/>
              </w:rPr>
              <w:t xml:space="preserve"> (capsules)</w:t>
            </w:r>
            <w:del w:id="112" w:author="Gen-Chang Hsu" w:date="2024-08-19T14:18:00Z" w16du:dateUtc="2024-08-19T18:18:00Z">
              <w:r w:rsidDel="00277482">
                <w:rPr>
                  <w:rFonts w:ascii="Times New Roman" w:hAnsi="Times New Roman" w:cs="Times New Roman"/>
                  <w:sz w:val="22"/>
                </w:rPr>
                <w:delText xml:space="preserve"> </w:delText>
              </w:r>
              <w:r w:rsidR="003E6582" w:rsidRPr="008E4B0C" w:rsidDel="00277482">
                <w:rPr>
                  <w:rFonts w:ascii="Times New Roman" w:hAnsi="Times New Roman" w:cs="Times New Roman"/>
                  <w:sz w:val="22"/>
                </w:rPr>
                <w:delText xml:space="preserve"> </w:delText>
              </w:r>
            </w:del>
          </w:p>
          <w:p w14:paraId="55A7D8E2" w14:textId="7C9B8296" w:rsidR="00277482" w:rsidRPr="008E4B0C" w:rsidRDefault="00277482" w:rsidP="00D35323">
            <w:pPr>
              <w:spacing w:line="276" w:lineRule="auto"/>
              <w:jc w:val="left"/>
              <w:rPr>
                <w:rFonts w:ascii="Times New Roman" w:hAnsi="Times New Roman" w:cs="Times New Roman"/>
                <w:sz w:val="22"/>
              </w:rPr>
            </w:pPr>
            <w:ins w:id="113" w:author="Gen-Chang Hsu" w:date="2024-08-19T14:18:00Z" w16du:dateUtc="2024-08-19T18:18:00Z">
              <w:r>
                <w:rPr>
                  <w:rFonts w:ascii="Times New Roman" w:hAnsi="Times New Roman" w:cs="Times New Roman"/>
                  <w:sz w:val="22"/>
                </w:rPr>
                <w:t>828 prey stable isotope samples (capsules)</w:t>
              </w:r>
            </w:ins>
          </w:p>
        </w:tc>
      </w:tr>
      <w:tr w:rsidR="003E6582" w:rsidRPr="008E4B0C" w14:paraId="11716A71" w14:textId="77777777" w:rsidTr="003E6582">
        <w:tc>
          <w:tcPr>
            <w:tcW w:w="2763" w:type="dxa"/>
          </w:tcPr>
          <w:p w14:paraId="406861A2" w14:textId="5256D4ED" w:rsidR="003E6582" w:rsidRPr="008E4B0C" w:rsidRDefault="006D294E" w:rsidP="00DF4376">
            <w:pPr>
              <w:spacing w:line="276" w:lineRule="auto"/>
              <w:jc w:val="left"/>
              <w:rPr>
                <w:rFonts w:ascii="Times New Roman" w:hAnsi="Times New Roman" w:cs="Times New Roman"/>
                <w:sz w:val="22"/>
              </w:rPr>
            </w:pPr>
            <w:ins w:id="114" w:author="Gen-Chang Hsu" w:date="2024-08-19T14:24:00Z" w16du:dateUtc="2024-08-19T18:24:00Z">
              <w:r>
                <w:rPr>
                  <w:rFonts w:ascii="Times New Roman" w:hAnsi="Times New Roman" w:cs="Times New Roman"/>
                  <w:sz w:val="22"/>
                </w:rPr>
                <w:t>Patterns of p</w:t>
              </w:r>
            </w:ins>
            <w:ins w:id="115" w:author="Gen-Chang Hsu" w:date="2024-08-19T14:22:00Z" w16du:dateUtc="2024-08-19T18:22:00Z">
              <w:r w:rsidR="008303F6">
                <w:rPr>
                  <w:rFonts w:ascii="Times New Roman" w:hAnsi="Times New Roman" w:cs="Times New Roman"/>
                  <w:sz w:val="22"/>
                </w:rPr>
                <w:t>est consumption by predators in rice agroecosystems</w:t>
              </w:r>
            </w:ins>
            <w:del w:id="116" w:author="Gen-Chang Hsu" w:date="2024-08-19T14:19:00Z" w16du:dateUtc="2024-08-19T18:19:00Z">
              <w:r w:rsidR="00DF4376" w:rsidDel="00277482">
                <w:rPr>
                  <w:rFonts w:ascii="Times New Roman" w:hAnsi="Times New Roman" w:cs="Times New Roman"/>
                  <w:sz w:val="22"/>
                </w:rPr>
                <w:delText xml:space="preserve">Prey stable isotope analysis </w:delText>
              </w:r>
            </w:del>
          </w:p>
        </w:tc>
        <w:tc>
          <w:tcPr>
            <w:tcW w:w="2763" w:type="dxa"/>
          </w:tcPr>
          <w:p w14:paraId="7F765A8A" w14:textId="260745AC" w:rsidR="003E6582" w:rsidRPr="008E4B0C" w:rsidRDefault="006D294E" w:rsidP="00DF4376">
            <w:pPr>
              <w:spacing w:line="276" w:lineRule="auto"/>
              <w:jc w:val="left"/>
              <w:rPr>
                <w:rFonts w:ascii="Times New Roman" w:hAnsi="Times New Roman" w:cs="Times New Roman"/>
                <w:sz w:val="22"/>
              </w:rPr>
            </w:pPr>
            <w:ins w:id="117" w:author="Gen-Chang Hsu" w:date="2024-08-19T14:24:00Z" w16du:dateUtc="2024-08-19T18:24:00Z">
              <w:r>
                <w:rPr>
                  <w:rFonts w:ascii="Times New Roman" w:hAnsi="Times New Roman" w:cs="Times New Roman"/>
                  <w:sz w:val="22"/>
                </w:rPr>
                <w:t>P</w:t>
              </w:r>
            </w:ins>
            <w:ins w:id="118" w:author="Gen-Chang Hsu" w:date="2024-08-19T14:23:00Z" w16du:dateUtc="2024-08-19T18:23:00Z">
              <w:r>
                <w:rPr>
                  <w:rFonts w:ascii="Times New Roman" w:hAnsi="Times New Roman" w:cs="Times New Roman"/>
                  <w:sz w:val="22"/>
                </w:rPr>
                <w:t>roportion</w:t>
              </w:r>
            </w:ins>
            <w:ins w:id="119" w:author="Gen-Chang Hsu" w:date="2024-08-19T14:24:00Z" w16du:dateUtc="2024-08-19T18:24:00Z">
              <w:r>
                <w:rPr>
                  <w:rFonts w:ascii="Times New Roman" w:hAnsi="Times New Roman" w:cs="Times New Roman"/>
                  <w:sz w:val="22"/>
                </w:rPr>
                <w:t xml:space="preserve"> of rice pests in predators’ diet</w:t>
              </w:r>
            </w:ins>
            <w:ins w:id="120" w:author="Gen-Chang Hsu" w:date="2024-08-19T14:23:00Z" w16du:dateUtc="2024-08-19T18:23:00Z">
              <w:r>
                <w:rPr>
                  <w:rFonts w:ascii="Times New Roman" w:hAnsi="Times New Roman" w:cs="Times New Roman"/>
                  <w:sz w:val="22"/>
                </w:rPr>
                <w:t xml:space="preserve"> at each ri</w:t>
              </w:r>
            </w:ins>
            <w:ins w:id="121" w:author="Gen-Chang Hsu" w:date="2024-08-19T14:24:00Z" w16du:dateUtc="2024-08-19T18:24:00Z">
              <w:r>
                <w:rPr>
                  <w:rFonts w:ascii="Times New Roman" w:hAnsi="Times New Roman" w:cs="Times New Roman"/>
                  <w:sz w:val="22"/>
                </w:rPr>
                <w:t>ce stage in organic and conventional farms over three study years</w:t>
              </w:r>
            </w:ins>
            <w:del w:id="122" w:author="Gen-Chang Hsu" w:date="2024-08-19T14:19:00Z" w16du:dateUtc="2024-08-19T18:19:00Z">
              <w:r w:rsidR="00DF4376" w:rsidDel="00277482">
                <w:rPr>
                  <w:rFonts w:ascii="Times New Roman" w:hAnsi="Times New Roman" w:cs="Times New Roman"/>
                  <w:sz w:val="22"/>
                </w:rPr>
                <w:delText xml:space="preserve">Rice herbivore, tourist herbivore, and detritivore </w:delText>
              </w:r>
              <w:r w:rsidR="003E6582" w:rsidRPr="008E4B0C" w:rsidDel="00277482">
                <w:rPr>
                  <w:rFonts w:ascii="Times New Roman" w:hAnsi="Times New Roman" w:cs="Times New Roman"/>
                  <w:sz w:val="22"/>
                </w:rPr>
                <w:delText xml:space="preserve">individuals </w:delText>
              </w:r>
              <w:r w:rsidR="00DF4376" w:rsidDel="00277482">
                <w:rPr>
                  <w:rFonts w:ascii="Times New Roman" w:hAnsi="Times New Roman" w:cs="Times New Roman"/>
                  <w:sz w:val="22"/>
                </w:rPr>
                <w:delText>collected at each rice stage in organic and conventional farms over three study years</w:delText>
              </w:r>
            </w:del>
          </w:p>
        </w:tc>
        <w:tc>
          <w:tcPr>
            <w:tcW w:w="2764" w:type="dxa"/>
          </w:tcPr>
          <w:p w14:paraId="7A7C6667" w14:textId="316FD9A8" w:rsidR="003E6582" w:rsidRPr="008E4B0C" w:rsidRDefault="00277482" w:rsidP="00D35323">
            <w:pPr>
              <w:spacing w:line="276" w:lineRule="auto"/>
              <w:jc w:val="left"/>
              <w:rPr>
                <w:rFonts w:ascii="Times New Roman" w:hAnsi="Times New Roman" w:cs="Times New Roman"/>
                <w:sz w:val="22"/>
              </w:rPr>
            </w:pPr>
            <w:ins w:id="123" w:author="Gen-Chang Hsu" w:date="2024-08-19T14:21:00Z" w16du:dateUtc="2024-08-19T18:21:00Z">
              <w:r>
                <w:rPr>
                  <w:rFonts w:ascii="Times New Roman" w:hAnsi="Times New Roman" w:cs="Times New Roman"/>
                  <w:sz w:val="22"/>
                </w:rPr>
                <w:t>3 rice stages × 14 farms × 3 study years</w:t>
              </w:r>
            </w:ins>
            <w:del w:id="124" w:author="Gen-Chang Hsu" w:date="2024-08-19T14:19:00Z" w16du:dateUtc="2024-08-19T18:19:00Z">
              <w:r w:rsidR="00D35323" w:rsidDel="00277482">
                <w:rPr>
                  <w:rFonts w:ascii="Times New Roman" w:hAnsi="Times New Roman" w:cs="Times New Roman"/>
                  <w:sz w:val="22"/>
                </w:rPr>
                <w:delText>828 stable isotope samples</w:delText>
              </w:r>
              <w:r w:rsidR="005F44EF" w:rsidDel="00277482">
                <w:rPr>
                  <w:rFonts w:ascii="Times New Roman" w:hAnsi="Times New Roman" w:cs="Times New Roman"/>
                  <w:sz w:val="22"/>
                </w:rPr>
                <w:delText xml:space="preserve"> (capsules)</w:delText>
              </w:r>
              <w:r w:rsidR="00D35323" w:rsidDel="00277482">
                <w:rPr>
                  <w:rFonts w:ascii="Times New Roman" w:hAnsi="Times New Roman" w:cs="Times New Roman"/>
                  <w:sz w:val="22"/>
                </w:rPr>
                <w:delText xml:space="preserve"> </w:delText>
              </w:r>
            </w:del>
          </w:p>
        </w:tc>
      </w:tr>
    </w:tbl>
    <w:p w14:paraId="23A39848" w14:textId="3F53B113" w:rsidR="005F0970" w:rsidRDefault="005F0970" w:rsidP="00E7259E">
      <w:pPr>
        <w:spacing w:after="0" w:line="480" w:lineRule="auto"/>
        <w:jc w:val="left"/>
        <w:rPr>
          <w:rFonts w:cs="Times New Roman"/>
          <w:b/>
        </w:rPr>
      </w:pPr>
    </w:p>
    <w:p w14:paraId="08BCF28F" w14:textId="77777777" w:rsidR="005F0970" w:rsidRDefault="005F0970" w:rsidP="00E7259E">
      <w:pPr>
        <w:spacing w:after="0" w:line="480" w:lineRule="auto"/>
        <w:jc w:val="left"/>
        <w:rPr>
          <w:rFonts w:cs="Times New Roman"/>
          <w:b/>
        </w:rPr>
      </w:pPr>
    </w:p>
    <w:p w14:paraId="1F203EB0" w14:textId="16089DE6"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2.6.  Ethics statement</w:t>
      </w:r>
    </w:p>
    <w:p w14:paraId="7F130060" w14:textId="77777777" w:rsidR="005F0970" w:rsidRPr="00753A58" w:rsidRDefault="005F0970" w:rsidP="005F0970">
      <w:pPr>
        <w:spacing w:line="276" w:lineRule="auto"/>
        <w:ind w:firstLine="720"/>
        <w:rPr>
          <w:rFonts w:cs="Times New Roman"/>
        </w:rPr>
      </w:pPr>
      <w:r w:rsidRPr="00753A58">
        <w:rPr>
          <w:rFonts w:cs="Times New Roman"/>
        </w:rPr>
        <w:t>Ethical approval was not required for this study.</w:t>
      </w:r>
    </w:p>
    <w:p w14:paraId="01F85DAB" w14:textId="77777777" w:rsidR="005F0970" w:rsidRPr="005C029F" w:rsidRDefault="005F0970" w:rsidP="00E7259E">
      <w:pPr>
        <w:spacing w:after="0" w:line="480" w:lineRule="auto"/>
        <w:jc w:val="left"/>
        <w:rPr>
          <w:rFonts w:cs="Times New Roman"/>
          <w:b/>
        </w:rPr>
      </w:pPr>
    </w:p>
    <w:p w14:paraId="6A00B24C" w14:textId="3FA20437" w:rsidR="005B0566" w:rsidRPr="005C029F" w:rsidRDefault="004E63A7" w:rsidP="00E7259E">
      <w:pPr>
        <w:spacing w:after="0" w:line="480" w:lineRule="auto"/>
        <w:jc w:val="left"/>
        <w:rPr>
          <w:rFonts w:cs="Times New Roman"/>
          <w:b/>
        </w:rPr>
      </w:pPr>
      <w:r>
        <w:rPr>
          <w:rFonts w:cs="Times New Roman"/>
          <w:b/>
        </w:rPr>
        <w:t xml:space="preserve">3.  </w:t>
      </w:r>
      <w:r w:rsidR="00DD4E15" w:rsidRPr="005C029F">
        <w:rPr>
          <w:rFonts w:cs="Times New Roman"/>
          <w:b/>
        </w:rPr>
        <w:t>Results</w:t>
      </w:r>
    </w:p>
    <w:p w14:paraId="37C4F144" w14:textId="2DDAB5E3" w:rsidR="005B0566" w:rsidRPr="005C029F" w:rsidRDefault="004E63A7" w:rsidP="00E7259E">
      <w:pPr>
        <w:spacing w:after="0" w:line="480" w:lineRule="auto"/>
        <w:jc w:val="left"/>
        <w:rPr>
          <w:rFonts w:cs="Times New Roman"/>
          <w:i/>
        </w:rPr>
      </w:pPr>
      <w:r>
        <w:rPr>
          <w:rFonts w:cs="Times New Roman"/>
          <w:i/>
        </w:rPr>
        <w:t xml:space="preserve">3.1.  </w:t>
      </w:r>
      <w:r w:rsidR="00DD4E15" w:rsidRPr="005C029F">
        <w:rPr>
          <w:rFonts w:cs="Times New Roman"/>
          <w:i/>
        </w:rPr>
        <w:t>Diet composition of predators in rice farms</w:t>
      </w:r>
    </w:p>
    <w:p w14:paraId="19688783" w14:textId="19F56CE2" w:rsidR="005B0566" w:rsidRPr="005C029F" w:rsidRDefault="00DD4E15" w:rsidP="004E63A7">
      <w:pPr>
        <w:spacing w:after="0" w:line="480" w:lineRule="auto"/>
        <w:ind w:firstLine="720"/>
        <w:jc w:val="left"/>
        <w:rPr>
          <w:rFonts w:cs="Times New Roman"/>
        </w:rPr>
      </w:pPr>
      <w:r w:rsidRPr="005C029F">
        <w:rPr>
          <w:rFonts w:cs="Times New Roman"/>
        </w:rPr>
        <w:t>Across organic and conventional</w:t>
      </w:r>
      <w:r w:rsidR="002A1DBD">
        <w:rPr>
          <w:rFonts w:cs="Times New Roman"/>
        </w:rPr>
        <w:t xml:space="preserve"> rice</w:t>
      </w:r>
      <w:r w:rsidRPr="005C029F">
        <w:rPr>
          <w:rFonts w:cs="Times New Roman"/>
        </w:rPr>
        <w:t xml:space="preserve"> farms during 2017-2019, the proportion of rice herbivores in predators’ diet increased over the course of the crop season from 2</w:t>
      </w:r>
      <w:r w:rsidR="00001847">
        <w:rPr>
          <w:rFonts w:cs="Times New Roman"/>
        </w:rPr>
        <w:t>1</w:t>
      </w:r>
      <w:r w:rsidRPr="005C029F">
        <w:rPr>
          <w:rFonts w:cs="Times New Roman"/>
        </w:rPr>
        <w:t xml:space="preserve">-47% at the tillering stage to </w:t>
      </w:r>
      <w:r w:rsidR="00001847">
        <w:rPr>
          <w:rFonts w:cs="Times New Roman"/>
        </w:rPr>
        <w:t>80</w:t>
      </w:r>
      <w:r w:rsidRPr="005C029F">
        <w:rPr>
          <w:rFonts w:cs="Times New Roman"/>
        </w:rPr>
        <w:t>-9</w:t>
      </w:r>
      <w:r w:rsidR="00001847">
        <w:rPr>
          <w:rFonts w:cs="Times New Roman"/>
        </w:rPr>
        <w:t>7</w:t>
      </w:r>
      <w:r w:rsidRPr="005C029F">
        <w:rPr>
          <w:rFonts w:cs="Times New Roman"/>
        </w:rPr>
        <w:t>% at the ripening stage; the proportion of detritivores in predators’ diet decreased from 3</w:t>
      </w:r>
      <w:r w:rsidR="00001847">
        <w:rPr>
          <w:rFonts w:cs="Times New Roman"/>
        </w:rPr>
        <w:t>5</w:t>
      </w:r>
      <w:r w:rsidRPr="005C029F">
        <w:rPr>
          <w:rFonts w:cs="Times New Roman"/>
        </w:rPr>
        <w:t>-</w:t>
      </w:r>
      <w:r w:rsidR="00001847">
        <w:rPr>
          <w:rFonts w:cs="Times New Roman"/>
        </w:rPr>
        <w:t>61</w:t>
      </w:r>
      <w:r w:rsidRPr="005C029F">
        <w:rPr>
          <w:rFonts w:cs="Times New Roman"/>
        </w:rPr>
        <w:t xml:space="preserve">% at the tillering stage to </w:t>
      </w:r>
      <w:r w:rsidR="00001847">
        <w:rPr>
          <w:rFonts w:cs="Times New Roman"/>
        </w:rPr>
        <w:t>&lt;</w:t>
      </w:r>
      <w:r w:rsidRPr="005C029F">
        <w:rPr>
          <w:rFonts w:cs="Times New Roman"/>
        </w:rPr>
        <w:t>1% at the ripening stage; the proportion of tourist herbivores in predators’ diet also decreased from 1</w:t>
      </w:r>
      <w:r w:rsidR="00001847">
        <w:rPr>
          <w:rFonts w:cs="Times New Roman"/>
        </w:rPr>
        <w:t>3</w:t>
      </w:r>
      <w:r w:rsidRPr="005C029F">
        <w:rPr>
          <w:rFonts w:cs="Times New Roman"/>
        </w:rPr>
        <w:t>-2</w:t>
      </w:r>
      <w:r w:rsidR="00001847">
        <w:rPr>
          <w:rFonts w:cs="Times New Roman"/>
        </w:rPr>
        <w:t>0</w:t>
      </w:r>
      <w:r w:rsidRPr="005C029F">
        <w:rPr>
          <w:rFonts w:cs="Times New Roman"/>
        </w:rPr>
        <w:t xml:space="preserve">% at the tillering stage to </w:t>
      </w:r>
      <w:r w:rsidR="00001847">
        <w:rPr>
          <w:rFonts w:cs="Times New Roman"/>
        </w:rPr>
        <w:t>3</w:t>
      </w:r>
      <w:r w:rsidRPr="005C029F">
        <w:rPr>
          <w:rFonts w:cs="Times New Roman"/>
        </w:rPr>
        <w:t>-1</w:t>
      </w:r>
      <w:r w:rsidR="00001847">
        <w:rPr>
          <w:rFonts w:cs="Times New Roman"/>
        </w:rPr>
        <w:t>8</w:t>
      </w:r>
      <w:r w:rsidRPr="005C029F">
        <w:rPr>
          <w:rFonts w:cs="Times New Roman"/>
        </w:rPr>
        <w:t xml:space="preserve">% at the ripening stage (Fig. 1a; Appendix </w:t>
      </w:r>
      <w:r w:rsidR="00FE0498">
        <w:rPr>
          <w:rFonts w:cs="Times New Roman"/>
        </w:rPr>
        <w:t>A</w:t>
      </w:r>
      <w:r w:rsidRPr="005C029F">
        <w:rPr>
          <w:rFonts w:cs="Times New Roman"/>
        </w:rPr>
        <w:t>: Table S2</w:t>
      </w:r>
      <w:r w:rsidR="00527D2C">
        <w:rPr>
          <w:rFonts w:cs="Times New Roman"/>
        </w:rPr>
        <w:t xml:space="preserve">, Fig. </w:t>
      </w:r>
      <w:r w:rsidR="00527D2C" w:rsidRPr="005C029F">
        <w:rPr>
          <w:rFonts w:cs="Times New Roman"/>
        </w:rPr>
        <w:t>S2</w:t>
      </w:r>
      <w:r w:rsidRPr="005C029F">
        <w:rPr>
          <w:rFonts w:cs="Times New Roman"/>
        </w:rPr>
        <w:t>).</w:t>
      </w:r>
    </w:p>
    <w:p w14:paraId="5A235CD8" w14:textId="27068493"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Across organic and conventional farms, spiders consumed a higher proportion of detritivores (3</w:t>
      </w:r>
      <w:r w:rsidR="00B84C9D">
        <w:rPr>
          <w:rFonts w:cs="Times New Roman"/>
        </w:rPr>
        <w:t>1</w:t>
      </w:r>
      <w:r w:rsidRPr="005C029F">
        <w:rPr>
          <w:rFonts w:cs="Times New Roman"/>
        </w:rPr>
        <w:t>-55%) in their diet in the beginning of crop season (tillering stage) and substantially increased the consumption on rice herbivores to 78-9</w:t>
      </w:r>
      <w:r w:rsidR="00B84C9D">
        <w:rPr>
          <w:rFonts w:cs="Times New Roman"/>
        </w:rPr>
        <w:t>5</w:t>
      </w:r>
      <w:r w:rsidRPr="005C029F">
        <w:rPr>
          <w:rFonts w:cs="Times New Roman"/>
        </w:rPr>
        <w:t xml:space="preserve">% in late crop season (ripening stage) (Fig. 1b; Appendix </w:t>
      </w:r>
      <w:r w:rsidR="00FE0498">
        <w:rPr>
          <w:rFonts w:cs="Times New Roman"/>
        </w:rPr>
        <w:t>A</w:t>
      </w:r>
      <w:r w:rsidRPr="005C029F">
        <w:rPr>
          <w:rFonts w:cs="Times New Roman"/>
        </w:rPr>
        <w:t>: Table S2</w:t>
      </w:r>
      <w:r w:rsidR="002D2D4C">
        <w:rPr>
          <w:rFonts w:cs="Times New Roman"/>
        </w:rPr>
        <w:t xml:space="preserve">, Fig. </w:t>
      </w:r>
      <w:r w:rsidR="002D2D4C" w:rsidRPr="005C029F">
        <w:rPr>
          <w:rFonts w:cs="Times New Roman"/>
        </w:rPr>
        <w:t>S2</w:t>
      </w:r>
      <w:r w:rsidRPr="005C029F">
        <w:rPr>
          <w:rFonts w:cs="Times New Roman"/>
        </w:rPr>
        <w:t>).</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detritivores (≤ </w:t>
      </w:r>
      <w:r w:rsidR="00B84C9D">
        <w:rPr>
          <w:rFonts w:cs="Times New Roman"/>
        </w:rPr>
        <w:t>8</w:t>
      </w:r>
      <w:r w:rsidRPr="005C029F">
        <w:rPr>
          <w:rFonts w:cs="Times New Roman"/>
        </w:rPr>
        <w:t xml:space="preserve">%) and a steadily high proportion of rice herbivores (≥ </w:t>
      </w:r>
      <w:r w:rsidR="00B84C9D">
        <w:rPr>
          <w:rFonts w:cs="Times New Roman"/>
        </w:rPr>
        <w:t>80</w:t>
      </w:r>
      <w:r w:rsidRPr="005C029F">
        <w:rPr>
          <w:rFonts w:cs="Times New Roman"/>
        </w:rPr>
        <w:t xml:space="preserve">%) in </w:t>
      </w:r>
      <w:r w:rsidRPr="005C029F">
        <w:rPr>
          <w:rFonts w:cs="Times New Roman"/>
        </w:rPr>
        <w:lastRenderedPageBreak/>
        <w:t xml:space="preserve">their diet throughout the crop season (Fig. 1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r w:rsidR="00F25D0E">
        <w:rPr>
          <w:rFonts w:cs="Times New Roman"/>
        </w:rPr>
        <w:t xml:space="preserve"> </w:t>
      </w:r>
      <w:r w:rsidR="00B84C9D">
        <w:rPr>
          <w:rFonts w:cs="Times New Roman"/>
        </w:rPr>
        <w:t>T</w:t>
      </w:r>
      <w:r w:rsidRPr="005C029F">
        <w:rPr>
          <w:rFonts w:cs="Times New Roman"/>
        </w:rPr>
        <w:t>ourist herbivores generally did not constitute an important prey source and contributed less than 33% to the diet</w:t>
      </w:r>
      <w:r w:rsidR="0048692D">
        <w:rPr>
          <w:rFonts w:cs="Times New Roman"/>
        </w:rPr>
        <w:t xml:space="preserve"> of spiders and ladybeetles</w:t>
      </w:r>
      <w:r w:rsidRPr="005C029F">
        <w:rPr>
          <w:rFonts w:cs="Times New Roman"/>
        </w:rPr>
        <w:t xml:space="preserve"> (Fig. 1b</w:t>
      </w:r>
      <w:r w:rsidR="00F25D0E">
        <w:rPr>
          <w:rFonts w:cs="Times New Roman"/>
        </w:rPr>
        <w:t>, 1</w:t>
      </w:r>
      <w:r w:rsidRPr="005C029F">
        <w:rPr>
          <w:rFonts w:cs="Times New Roman"/>
        </w:rPr>
        <w:t xml:space="preserve">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w:t>
      </w:r>
    </w:p>
    <w:p w14:paraId="19ADA369" w14:textId="77777777" w:rsidR="005B0566" w:rsidRPr="005C029F" w:rsidRDefault="005B0566" w:rsidP="00E7259E">
      <w:pPr>
        <w:spacing w:after="0" w:line="480" w:lineRule="auto"/>
        <w:jc w:val="left"/>
        <w:rPr>
          <w:rFonts w:cs="Times New Roman"/>
          <w:color w:val="FF0000"/>
        </w:rPr>
      </w:pPr>
    </w:p>
    <w:p w14:paraId="3562BDED" w14:textId="1C6DC4DE" w:rsidR="005B0566" w:rsidRPr="005C029F" w:rsidRDefault="004E63A7" w:rsidP="00E7259E">
      <w:pPr>
        <w:spacing w:after="0" w:line="480" w:lineRule="auto"/>
        <w:jc w:val="left"/>
        <w:rPr>
          <w:rFonts w:cs="Times New Roman"/>
          <w:i/>
        </w:rPr>
      </w:pPr>
      <w:r>
        <w:rPr>
          <w:rFonts w:cs="Times New Roman"/>
          <w:i/>
        </w:rPr>
        <w:t xml:space="preserve">3.2.  </w:t>
      </w:r>
      <w:r w:rsidR="00DD4E15" w:rsidRPr="005C029F">
        <w:rPr>
          <w:rFonts w:cs="Times New Roman"/>
          <w:i/>
        </w:rPr>
        <w:t>Patterns of rice herbivore consumption by predators</w:t>
      </w:r>
    </w:p>
    <w:p w14:paraId="787866B5" w14:textId="60D63E9C" w:rsidR="005B0566" w:rsidRPr="005C029F" w:rsidRDefault="00DD4E15" w:rsidP="001C3DF0">
      <w:pPr>
        <w:spacing w:after="0" w:line="480" w:lineRule="auto"/>
        <w:ind w:firstLine="720"/>
        <w:jc w:val="left"/>
        <w:rPr>
          <w:rFonts w:cs="Times New Roman"/>
        </w:rPr>
      </w:pPr>
      <w:r w:rsidRPr="005C029F">
        <w:rPr>
          <w:rFonts w:cs="Times New Roman"/>
        </w:rPr>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w:t>
      </w:r>
      <w:r w:rsidR="00AB369A">
        <w:rPr>
          <w:rFonts w:cs="Times New Roman"/>
        </w:rPr>
        <w:t>both</w:t>
      </w:r>
      <w:r w:rsidRPr="005C029F">
        <w:rPr>
          <w:rFonts w:cs="Times New Roman"/>
        </w:rPr>
        <w:t xml:space="preserve"> predators in organic and conventional rice farms were generally similar across the three study years, suggesting consistency in </w:t>
      </w:r>
      <w:proofErr w:type="spellStart"/>
      <w:r w:rsidRPr="005C029F">
        <w:rPr>
          <w:rFonts w:cs="Times New Roman"/>
        </w:rPr>
        <w:t>GAPs’</w:t>
      </w:r>
      <w:proofErr w:type="spellEnd"/>
      <w:r w:rsidRPr="005C029F">
        <w:rPr>
          <w:rFonts w:cs="Times New Roman"/>
        </w:rPr>
        <w:t xml:space="preserve"> feeding habits (Fig. 2). </w:t>
      </w:r>
      <w:r w:rsidR="009A432A">
        <w:rPr>
          <w:rFonts w:cs="Times New Roman"/>
        </w:rPr>
        <w:t xml:space="preserve"> </w:t>
      </w:r>
      <w:r w:rsidRPr="005C029F">
        <w:rPr>
          <w:rFonts w:cs="Times New Roman"/>
        </w:rPr>
        <w:t xml:space="preserve">Interestingly, spiders and ladybeetles exhibited distinct within-season patterns of rice herbivore consumption. </w:t>
      </w:r>
      <w:r w:rsidR="00F14A80">
        <w:rPr>
          <w:rFonts w:cs="Times New Roman"/>
        </w:rPr>
        <w:t xml:space="preserve"> </w:t>
      </w:r>
      <w:r w:rsidRPr="005C029F">
        <w:rPr>
          <w:rFonts w:cs="Times New Roman"/>
        </w:rPr>
        <w:t xml:space="preserve">For spiders in organic and conventional farms, the proportion of rice herbivores in their diet increased toward later crop season, ranging from </w:t>
      </w:r>
      <w:r w:rsidR="0039102D">
        <w:rPr>
          <w:rFonts w:cs="Times New Roman"/>
        </w:rPr>
        <w:t>17</w:t>
      </w:r>
      <w:r w:rsidRPr="005C029F">
        <w:rPr>
          <w:rFonts w:cs="Times New Roman"/>
        </w:rPr>
        <w:t>-48% (tillering) to 78-9</w:t>
      </w:r>
      <w:r w:rsidR="0039102D">
        <w:rPr>
          <w:rFonts w:cs="Times New Roman"/>
        </w:rPr>
        <w:t>5</w:t>
      </w:r>
      <w:r w:rsidRPr="005C029F">
        <w:rPr>
          <w:rFonts w:cs="Times New Roman"/>
        </w:rPr>
        <w:t xml:space="preserve">% (ripening) (Fig. 2b;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hereas for ladybeetles in organic and conventional farms, the proportion of rice herbivores in their diet remained relatively stable throughout the season, ranging from </w:t>
      </w:r>
      <w:r w:rsidR="0039102D">
        <w:rPr>
          <w:rFonts w:cs="Times New Roman"/>
        </w:rPr>
        <w:t>80</w:t>
      </w:r>
      <w:r w:rsidRPr="005C029F">
        <w:rPr>
          <w:rFonts w:cs="Times New Roman"/>
        </w:rPr>
        <w:t>-</w:t>
      </w:r>
      <w:r w:rsidR="0039102D">
        <w:rPr>
          <w:rFonts w:cs="Times New Roman"/>
        </w:rPr>
        <w:t>93</w:t>
      </w:r>
      <w:r w:rsidRPr="005C029F">
        <w:rPr>
          <w:rFonts w:cs="Times New Roman"/>
        </w:rPr>
        <w:t>% (till</w:t>
      </w:r>
      <w:r w:rsidR="009060E6">
        <w:rPr>
          <w:rFonts w:cs="Times New Roman"/>
        </w:rPr>
        <w:t>er</w:t>
      </w:r>
      <w:r w:rsidRPr="005C029F">
        <w:rPr>
          <w:rFonts w:cs="Times New Roman"/>
        </w:rPr>
        <w:t>ing) to 9</w:t>
      </w:r>
      <w:r w:rsidR="0039102D">
        <w:rPr>
          <w:rFonts w:cs="Times New Roman"/>
        </w:rPr>
        <w:t>7</w:t>
      </w:r>
      <w:r w:rsidRPr="005C029F">
        <w:rPr>
          <w:rFonts w:cs="Times New Roman"/>
        </w:rPr>
        <w:t>-9</w:t>
      </w:r>
      <w:r w:rsidR="0039102D">
        <w:rPr>
          <w:rFonts w:cs="Times New Roman"/>
        </w:rPr>
        <w:t>8</w:t>
      </w:r>
      <w:r w:rsidRPr="005C029F">
        <w:rPr>
          <w:rFonts w:cs="Times New Roman"/>
        </w:rPr>
        <w:t xml:space="preserve">% (ripening) (Fig. 2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p>
    <w:p w14:paraId="3E0923C4" w14:textId="77777777" w:rsidR="005B0566" w:rsidRPr="005C029F" w:rsidRDefault="005B0566" w:rsidP="00E7259E">
      <w:pPr>
        <w:spacing w:after="0" w:line="480" w:lineRule="auto"/>
        <w:jc w:val="left"/>
        <w:rPr>
          <w:rFonts w:cs="Times New Roman"/>
        </w:rPr>
      </w:pPr>
    </w:p>
    <w:p w14:paraId="7FADF356" w14:textId="745BD8C9" w:rsidR="005B0566" w:rsidRPr="005C029F" w:rsidRDefault="00FE6BE4" w:rsidP="00E7259E">
      <w:pPr>
        <w:spacing w:after="0" w:line="480" w:lineRule="auto"/>
        <w:jc w:val="left"/>
        <w:rPr>
          <w:rFonts w:cs="Times New Roman"/>
          <w:i/>
        </w:rPr>
      </w:pPr>
      <w:r>
        <w:rPr>
          <w:rFonts w:cs="Times New Roman"/>
          <w:i/>
        </w:rPr>
        <w:t xml:space="preserve">3.3.  </w:t>
      </w:r>
      <w:r w:rsidR="00DD4E15" w:rsidRPr="005C029F">
        <w:rPr>
          <w:rFonts w:cs="Times New Roman"/>
          <w:i/>
        </w:rPr>
        <w:t>Factors associated with rice herbivore consumption by predators</w:t>
      </w:r>
    </w:p>
    <w:p w14:paraId="42ED57DA" w14:textId="065F6493" w:rsidR="005B0566" w:rsidRPr="005C029F" w:rsidRDefault="00DD4E15" w:rsidP="00CD098A">
      <w:pPr>
        <w:spacing w:after="0" w:line="480" w:lineRule="auto"/>
        <w:ind w:firstLine="720"/>
        <w:jc w:val="left"/>
        <w:rPr>
          <w:rFonts w:cs="Times New Roman"/>
        </w:rPr>
      </w:pPr>
      <w:r w:rsidRPr="00317D8F">
        <w:rPr>
          <w:rFonts w:cs="Times New Roman"/>
        </w:rPr>
        <w:t>The proportion of rice herbivores</w:t>
      </w:r>
      <w:r w:rsidRPr="005C029F">
        <w:rPr>
          <w:rFonts w:cs="Times New Roman"/>
        </w:rPr>
        <w:t xml:space="preserve"> in </w:t>
      </w:r>
      <w:proofErr w:type="spellStart"/>
      <w:r w:rsidRPr="005C029F">
        <w:rPr>
          <w:rFonts w:cs="Times New Roman"/>
        </w:rPr>
        <w:t>GAPs’</w:t>
      </w:r>
      <w:proofErr w:type="spellEnd"/>
      <w:r w:rsidRPr="005C029F">
        <w:rPr>
          <w:rFonts w:cs="Times New Roman"/>
        </w:rPr>
        <w:t xml:space="preserve"> diet differed between organic and conventional farms </w:t>
      </w:r>
      <w:r w:rsidR="009717C3">
        <w:rPr>
          <w:rFonts w:cs="Times New Roman"/>
        </w:rPr>
        <w:t>for both</w:t>
      </w:r>
      <w:r w:rsidRPr="005C029F">
        <w:rPr>
          <w:rFonts w:cs="Times New Roman"/>
        </w:rPr>
        <w:t xml:space="preserve"> predators </w:t>
      </w:r>
      <w:r w:rsidR="009717C3">
        <w:rPr>
          <w:rFonts w:cs="Times New Roman"/>
        </w:rPr>
        <w:t>(</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7.92</w:t>
      </w:r>
      <w:r w:rsidRPr="005C029F">
        <w:rPr>
          <w:rFonts w:cs="Times New Roman"/>
          <w:szCs w:val="28"/>
        </w:rPr>
        <w:t xml:space="preserve">, </w:t>
      </w:r>
      <w:r w:rsidRPr="005C029F">
        <w:rPr>
          <w:rFonts w:cs="Times New Roman"/>
          <w:i/>
          <w:szCs w:val="28"/>
        </w:rPr>
        <w:t>P</w:t>
      </w:r>
      <w:r w:rsidRPr="005C029F">
        <w:rPr>
          <w:rFonts w:cs="Times New Roman"/>
          <w:szCs w:val="28"/>
        </w:rPr>
        <w:t xml:space="preserve"> </w:t>
      </w:r>
      <w:r w:rsidR="00650AAA">
        <w:rPr>
          <w:rFonts w:cs="Times New Roman"/>
          <w:szCs w:val="28"/>
        </w:rPr>
        <w:t>=</w:t>
      </w:r>
      <w:r w:rsidRPr="005C029F">
        <w:rPr>
          <w:rFonts w:cs="Times New Roman"/>
        </w:rPr>
        <w:t xml:space="preserve"> 0.01</w:t>
      </w:r>
      <w:r w:rsidR="009717C3">
        <w:rPr>
          <w:rFonts w:cs="Times New Roman"/>
        </w:rPr>
        <w:t>) and s</w:t>
      </w:r>
      <w:r w:rsidRPr="005C029F">
        <w:rPr>
          <w:rFonts w:cs="Times New Roman"/>
        </w:rPr>
        <w:t>piders</w:t>
      </w:r>
      <w:r w:rsidRPr="005C029F">
        <w:rPr>
          <w:rFonts w:cs="Times New Roman"/>
          <w:i/>
          <w:szCs w:val="28"/>
        </w:rPr>
        <w:t xml:space="preserve"> </w:t>
      </w:r>
      <w:r w:rsidR="009717C3">
        <w:rPr>
          <w:rFonts w:cs="Times New Roman"/>
          <w:szCs w:val="28"/>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4.93,</w:t>
      </w:r>
      <w:r w:rsidR="00650AAA">
        <w:rPr>
          <w:rFonts w:cs="Times New Roman"/>
        </w:rPr>
        <w:t xml:space="preserve"> </w:t>
      </w:r>
      <w:r w:rsidR="00650AAA">
        <w:rPr>
          <w:rFonts w:cs="Times New Roman"/>
          <w:i/>
        </w:rPr>
        <w:t>P</w:t>
      </w:r>
      <w:r w:rsidR="00650AAA">
        <w:rPr>
          <w:rFonts w:cs="Times New Roman"/>
        </w:rPr>
        <w:t xml:space="preserve"> = 0.03</w:t>
      </w:r>
      <w:r w:rsidR="009717C3">
        <w:rPr>
          <w:rFonts w:cs="Times New Roman"/>
        </w:rPr>
        <w:t>), but not l</w:t>
      </w:r>
      <w:r w:rsidRPr="005C029F">
        <w:rPr>
          <w:rFonts w:cs="Times New Roman"/>
        </w:rPr>
        <w:t xml:space="preserve">adybeetles </w:t>
      </w:r>
      <w:r w:rsidR="009717C3">
        <w:rPr>
          <w:rFonts w:cs="Times New Roman"/>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0.47,</w:t>
      </w:r>
      <w:r w:rsidR="00650AAA">
        <w:rPr>
          <w:rFonts w:cs="Times New Roman"/>
        </w:rPr>
        <w:t xml:space="preserve"> </w:t>
      </w:r>
      <w:r w:rsidR="00650AAA">
        <w:rPr>
          <w:rFonts w:cs="Times New Roman"/>
          <w:i/>
        </w:rPr>
        <w:t>P</w:t>
      </w:r>
      <w:r w:rsidR="00650AAA">
        <w:rPr>
          <w:rFonts w:cs="Times New Roman"/>
        </w:rPr>
        <w:t xml:space="preserve"> = 0.49</w:t>
      </w:r>
      <w:r w:rsidRPr="005C029F">
        <w:rPr>
          <w:rFonts w:cs="Times New Roman"/>
        </w:rPr>
        <w:t xml:space="preserve">; Table 1). </w:t>
      </w:r>
      <w:r w:rsidR="00342EEF">
        <w:rPr>
          <w:rFonts w:cs="Times New Roman"/>
        </w:rPr>
        <w:t xml:space="preserve"> Specifically</w:t>
      </w:r>
      <w:r w:rsidRPr="005C029F">
        <w:rPr>
          <w:rFonts w:cs="Times New Roman"/>
        </w:rPr>
        <w:t xml:space="preserve">, </w:t>
      </w:r>
      <w:r w:rsidR="00E251C0">
        <w:rPr>
          <w:rFonts w:cs="Times New Roman"/>
        </w:rPr>
        <w:t>both</w:t>
      </w:r>
      <w:r w:rsidRPr="005C029F">
        <w:rPr>
          <w:rFonts w:cs="Times New Roman"/>
        </w:rPr>
        <w:t xml:space="preserve"> predators consumed a higher proportion of rice herbivores in the</w:t>
      </w:r>
      <w:r w:rsidR="00342EEF">
        <w:rPr>
          <w:rFonts w:cs="Times New Roman"/>
        </w:rPr>
        <w:t>ir</w:t>
      </w:r>
      <w:r w:rsidRPr="005C029F">
        <w:rPr>
          <w:rFonts w:cs="Times New Roman"/>
        </w:rPr>
        <w:t xml:space="preserve"> diet </w:t>
      </w:r>
      <w:r w:rsidR="00342EEF" w:rsidRPr="005C029F">
        <w:rPr>
          <w:rFonts w:cs="Times New Roman"/>
        </w:rPr>
        <w:t>in conventional</w:t>
      </w:r>
      <w:r w:rsidR="00342EEF">
        <w:rPr>
          <w:rFonts w:cs="Times New Roman"/>
        </w:rPr>
        <w:t xml:space="preserve"> vs. </w:t>
      </w:r>
      <w:r w:rsidRPr="005C029F">
        <w:rPr>
          <w:rFonts w:cs="Times New Roman"/>
        </w:rPr>
        <w:t>organic farms (Table 2)</w:t>
      </w:r>
      <w:r w:rsidR="00E251C0">
        <w:rPr>
          <w:rFonts w:cs="Times New Roman"/>
        </w:rPr>
        <w:t>.</w:t>
      </w:r>
      <w:r w:rsidR="0063406C">
        <w:rPr>
          <w:rFonts w:cs="Times New Roman"/>
        </w:rPr>
        <w:t xml:space="preserve">  </w:t>
      </w:r>
      <w:r w:rsidRPr="005C029F">
        <w:rPr>
          <w:rFonts w:cs="Times New Roman"/>
        </w:rPr>
        <w:t xml:space="preserve">The proportion of rice herbivores in </w:t>
      </w:r>
      <w:proofErr w:type="spellStart"/>
      <w:r w:rsidRPr="005C029F">
        <w:rPr>
          <w:rFonts w:cs="Times New Roman"/>
        </w:rPr>
        <w:t>GAPs’</w:t>
      </w:r>
      <w:proofErr w:type="spellEnd"/>
      <w:r w:rsidRPr="005C029F">
        <w:rPr>
          <w:rFonts w:cs="Times New Roman"/>
        </w:rPr>
        <w:t xml:space="preserve"> diet also differed among crop stages (</w:t>
      </w:r>
      <w:r w:rsidR="0063406C">
        <w:rPr>
          <w:rFonts w:cs="Times New Roman"/>
        </w:rPr>
        <w:t>both</w:t>
      </w:r>
      <w:r w:rsidRPr="005C029F">
        <w:rPr>
          <w:rFonts w:cs="Times New Roman"/>
        </w:rPr>
        <w:t xml:space="preserve">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249.84</w:t>
      </w:r>
      <w:r w:rsidRPr="005C029F">
        <w:rPr>
          <w:rFonts w:cs="Times New Roman"/>
          <w:szCs w:val="28"/>
        </w:rPr>
        <w:t xml:space="preserve">, </w:t>
      </w:r>
      <w:r w:rsidRPr="005C029F">
        <w:rPr>
          <w:rFonts w:cs="Times New Roman"/>
          <w:i/>
          <w:szCs w:val="28"/>
        </w:rPr>
        <w:t>P</w:t>
      </w:r>
      <w:r w:rsidRPr="005C029F">
        <w:rPr>
          <w:rFonts w:cs="Times New Roman"/>
          <w:szCs w:val="28"/>
        </w:rPr>
        <w:t xml:space="preserve"> &lt;</w:t>
      </w:r>
      <w:r w:rsidRPr="005C029F">
        <w:rPr>
          <w:rFonts w:cs="Times New Roman"/>
        </w:rPr>
        <w:t xml:space="preserve"> 0.001; </w:t>
      </w:r>
      <w:r w:rsidR="0063406C">
        <w:rPr>
          <w:rFonts w:cs="Times New Roman"/>
        </w:rPr>
        <w:t>s</w:t>
      </w:r>
      <w:r w:rsidRPr="005C029F">
        <w:rPr>
          <w:rFonts w:cs="Times New Roman"/>
        </w:rPr>
        <w:t>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19.01</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w:t>
      </w:r>
      <w:r w:rsidR="0063406C">
        <w:rPr>
          <w:rFonts w:cs="Times New Roman"/>
        </w:rPr>
        <w:t>l</w:t>
      </w:r>
      <w:r w:rsidRPr="005C029F">
        <w:rPr>
          <w:rFonts w:cs="Times New Roman"/>
        </w:rPr>
        <w:t xml:space="preserve">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84.32</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lastRenderedPageBreak/>
        <w:t xml:space="preserve">Specifically, GAPs consumed higher proportions of rice herbivores in their diet at the flowering and/or ripening stage </w:t>
      </w:r>
      <w:r w:rsidR="00CE637D">
        <w:rPr>
          <w:rFonts w:cs="Times New Roman"/>
        </w:rPr>
        <w:t xml:space="preserve">vs. the </w:t>
      </w:r>
      <w:r w:rsidRPr="005C029F">
        <w:rPr>
          <w:rFonts w:cs="Times New Roman"/>
        </w:rPr>
        <w:t>tillering stage (Table 3).</w:t>
      </w:r>
    </w:p>
    <w:p w14:paraId="73A67947" w14:textId="03EAD37B" w:rsidR="005B0566" w:rsidRDefault="00DD4E15" w:rsidP="001E6EC7">
      <w:pPr>
        <w:spacing w:after="0" w:line="480" w:lineRule="auto"/>
        <w:jc w:val="left"/>
        <w:rPr>
          <w:rFonts w:cs="Times New Roman"/>
        </w:rPr>
      </w:pPr>
      <w:r w:rsidRPr="005C029F">
        <w:rPr>
          <w:rFonts w:cs="Times New Roman"/>
        </w:rPr>
        <w:tab/>
      </w:r>
      <w:r w:rsidR="00562C5E">
        <w:rPr>
          <w:rFonts w:cs="Times New Roman"/>
        </w:rPr>
        <w:t>The</w:t>
      </w:r>
      <w:r w:rsidR="007C1265">
        <w:rPr>
          <w:rFonts w:cs="Times New Roman"/>
        </w:rPr>
        <w:t xml:space="preserve"> </w:t>
      </w:r>
      <w:r w:rsidR="005C2490" w:rsidRPr="005C029F">
        <w:rPr>
          <w:rFonts w:cs="Times New Roman"/>
        </w:rPr>
        <w:t xml:space="preserve">proportion of rice herbivores </w:t>
      </w:r>
      <w:r w:rsidR="0046209A">
        <w:rPr>
          <w:rFonts w:cs="Times New Roman"/>
        </w:rPr>
        <w:t xml:space="preserve">consumed </w:t>
      </w:r>
      <w:r w:rsidR="005C2490" w:rsidRPr="005C029F">
        <w:rPr>
          <w:rFonts w:cs="Times New Roman"/>
        </w:rPr>
        <w:t xml:space="preserve">in </w:t>
      </w:r>
      <w:proofErr w:type="spellStart"/>
      <w:r w:rsidR="005C2490" w:rsidRPr="005C029F">
        <w:rPr>
          <w:rFonts w:cs="Times New Roman"/>
        </w:rPr>
        <w:t>GAPs’</w:t>
      </w:r>
      <w:proofErr w:type="spellEnd"/>
      <w:r w:rsidR="005C2490" w:rsidRPr="005C029F">
        <w:rPr>
          <w:rFonts w:cs="Times New Roman"/>
        </w:rPr>
        <w:t xml:space="preserve"> diet</w:t>
      </w:r>
      <w:r w:rsidR="007C1265">
        <w:rPr>
          <w:rFonts w:cs="Times New Roman"/>
        </w:rPr>
        <w:t xml:space="preserve"> </w:t>
      </w:r>
      <w:r w:rsidR="0046209A">
        <w:rPr>
          <w:rFonts w:cs="Times New Roman"/>
        </w:rPr>
        <w:t xml:space="preserve">was not associated with </w:t>
      </w:r>
      <w:r w:rsidRPr="005C029F">
        <w:rPr>
          <w:rFonts w:cs="Times New Roman"/>
        </w:rPr>
        <w:t>the percent forest cover within a 1-km radius buffer surrounding the study farms (</w:t>
      </w:r>
      <w:r w:rsidR="0046209A">
        <w:rPr>
          <w:rFonts w:cs="Times New Roman"/>
        </w:rPr>
        <w:t>both</w:t>
      </w:r>
      <w:r w:rsidRPr="005C029F">
        <w:rPr>
          <w:rFonts w:cs="Times New Roman"/>
        </w:rPr>
        <w:t xml:space="preserve"> predator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06, </w:t>
      </w:r>
      <w:r w:rsidR="00507CDA">
        <w:rPr>
          <w:rFonts w:cs="Times New Roman"/>
          <w:i/>
          <w:szCs w:val="28"/>
        </w:rPr>
        <w:t>P</w:t>
      </w:r>
      <w:r w:rsidR="00507CDA">
        <w:rPr>
          <w:rFonts w:cs="Times New Roman"/>
          <w:szCs w:val="28"/>
        </w:rPr>
        <w:t xml:space="preserve"> = 0.80</w:t>
      </w:r>
      <w:r w:rsidRPr="005C029F">
        <w:rPr>
          <w:rFonts w:cs="Times New Roman"/>
        </w:rPr>
        <w:t xml:space="preserve">; </w:t>
      </w:r>
      <w:r w:rsidR="0046209A">
        <w:rPr>
          <w:rFonts w:cs="Times New Roman"/>
        </w:rPr>
        <w:t>s</w:t>
      </w:r>
      <w:r w:rsidRPr="005C029F">
        <w:rPr>
          <w:rFonts w:cs="Times New Roman"/>
        </w:rPr>
        <w:t>piders:</w:t>
      </w:r>
      <w:r w:rsidRPr="005C029F">
        <w:rPr>
          <w:rFonts w:cs="Times New Roman"/>
          <w:i/>
          <w:szCs w:val="28"/>
        </w:rPr>
        <w:t xml:space="preserve">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12,</w:t>
      </w:r>
      <w:r w:rsidR="00507CDA">
        <w:rPr>
          <w:rFonts w:cs="Times New Roman"/>
        </w:rPr>
        <w:t xml:space="preserve"> </w:t>
      </w:r>
      <w:r w:rsidR="00507CDA">
        <w:rPr>
          <w:rFonts w:cs="Times New Roman"/>
          <w:i/>
        </w:rPr>
        <w:t>P</w:t>
      </w:r>
      <w:r w:rsidR="00507CDA">
        <w:rPr>
          <w:rFonts w:cs="Times New Roman"/>
        </w:rPr>
        <w:t xml:space="preserve"> = 0.73</w:t>
      </w:r>
      <w:r w:rsidRPr="005C029F">
        <w:rPr>
          <w:rFonts w:cs="Times New Roman"/>
        </w:rPr>
        <w:t xml:space="preserve">; </w:t>
      </w:r>
      <w:r w:rsidR="0046209A">
        <w:rPr>
          <w:rFonts w:cs="Times New Roman"/>
        </w:rPr>
        <w:t>l</w:t>
      </w:r>
      <w:r w:rsidRPr="005C029F">
        <w:rPr>
          <w:rFonts w:cs="Times New Roman"/>
        </w:rPr>
        <w:t xml:space="preserve">adybeetle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34,</w:t>
      </w:r>
      <w:r w:rsidR="00507CDA">
        <w:rPr>
          <w:rFonts w:cs="Times New Roman"/>
        </w:rPr>
        <w:t xml:space="preserve"> </w:t>
      </w:r>
      <w:r w:rsidR="00507CDA">
        <w:rPr>
          <w:rFonts w:cs="Times New Roman"/>
          <w:i/>
        </w:rPr>
        <w:t>P</w:t>
      </w:r>
      <w:r w:rsidR="00507CDA">
        <w:rPr>
          <w:rFonts w:cs="Times New Roman"/>
        </w:rPr>
        <w:t xml:space="preserve"> = 0.56</w:t>
      </w:r>
      <w:r w:rsidRPr="005C029F">
        <w:rPr>
          <w:rFonts w:cs="Times New Roman"/>
        </w:rPr>
        <w:t xml:space="preserve">; Table 1). </w:t>
      </w:r>
      <w:r w:rsidR="005C2490">
        <w:rPr>
          <w:rFonts w:cs="Times New Roman"/>
        </w:rPr>
        <w:t xml:space="preserve"> </w:t>
      </w:r>
      <w:r w:rsidRPr="005C029F">
        <w:rPr>
          <w:rFonts w:cs="Times New Roman"/>
        </w:rPr>
        <w:t>Furthermore, the proportion of rice herbivores consumed was not associated with the relative abundance of rice herbivores in the field (</w:t>
      </w:r>
      <w:r w:rsidR="00772FE5">
        <w:rPr>
          <w:rFonts w:cs="Times New Roman"/>
        </w:rPr>
        <w:t>both</w:t>
      </w:r>
      <w:r w:rsidRPr="005C029F">
        <w:rPr>
          <w:rFonts w:cs="Times New Roman"/>
        </w:rPr>
        <w:t xml:space="preserve"> predator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6, </w:t>
      </w:r>
      <w:r w:rsidR="00AB0451">
        <w:rPr>
          <w:rFonts w:cs="Times New Roman"/>
          <w:i/>
          <w:szCs w:val="28"/>
        </w:rPr>
        <w:t>P</w:t>
      </w:r>
      <w:r w:rsidR="00AB0451">
        <w:rPr>
          <w:rFonts w:cs="Times New Roman"/>
          <w:szCs w:val="28"/>
        </w:rPr>
        <w:t xml:space="preserve"> = 0.46</w:t>
      </w:r>
      <w:r w:rsidRPr="005C029F">
        <w:rPr>
          <w:rFonts w:cs="Times New Roman"/>
        </w:rPr>
        <w:t xml:space="preserve">; </w:t>
      </w:r>
      <w:r w:rsidR="00772FE5">
        <w:rPr>
          <w:rFonts w:cs="Times New Roman"/>
        </w:rPr>
        <w:t>s</w:t>
      </w:r>
      <w:r w:rsidRPr="005C029F">
        <w:rPr>
          <w:rFonts w:cs="Times New Roman"/>
        </w:rPr>
        <w:t>piders:</w:t>
      </w:r>
      <w:r w:rsidRPr="005C029F">
        <w:rPr>
          <w:rFonts w:cs="Times New Roman"/>
          <w:i/>
          <w:szCs w:val="28"/>
        </w:rPr>
        <w:t xml:space="preserve">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8,</w:t>
      </w:r>
      <w:r w:rsidR="00AB0451">
        <w:rPr>
          <w:rFonts w:cs="Times New Roman"/>
        </w:rPr>
        <w:t xml:space="preserve"> </w:t>
      </w:r>
      <w:r w:rsidR="00AB0451">
        <w:rPr>
          <w:rFonts w:cs="Times New Roman"/>
          <w:i/>
        </w:rPr>
        <w:t>P</w:t>
      </w:r>
      <w:r w:rsidR="00AB0451">
        <w:rPr>
          <w:rFonts w:cs="Times New Roman"/>
        </w:rPr>
        <w:t xml:space="preserve"> = 0.45</w:t>
      </w:r>
      <w:r w:rsidRPr="005C029F">
        <w:rPr>
          <w:rFonts w:cs="Times New Roman"/>
        </w:rPr>
        <w:t xml:space="preserve">; </w:t>
      </w:r>
      <w:r w:rsidR="00772FE5">
        <w:rPr>
          <w:rFonts w:cs="Times New Roman"/>
        </w:rPr>
        <w:t>l</w:t>
      </w:r>
      <w:r w:rsidRPr="005C029F">
        <w:rPr>
          <w:rFonts w:cs="Times New Roman"/>
        </w:rPr>
        <w:t xml:space="preserve">adybeetle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38,</w:t>
      </w:r>
      <w:r w:rsidR="00AB0451">
        <w:rPr>
          <w:rFonts w:cs="Times New Roman"/>
        </w:rPr>
        <w:t xml:space="preserve"> </w:t>
      </w:r>
      <w:r w:rsidR="00AB0451">
        <w:rPr>
          <w:rFonts w:cs="Times New Roman"/>
          <w:i/>
        </w:rPr>
        <w:t>P</w:t>
      </w:r>
      <w:r w:rsidR="00AB0451">
        <w:rPr>
          <w:rFonts w:cs="Times New Roman"/>
        </w:rPr>
        <w:t xml:space="preserve"> = 0.54</w:t>
      </w:r>
      <w:r w:rsidRPr="005C029F">
        <w:rPr>
          <w:rFonts w:cs="Times New Roman"/>
        </w:rPr>
        <w:t xml:space="preserve">; Table 1). </w:t>
      </w:r>
    </w:p>
    <w:p w14:paraId="27356419" w14:textId="77777777" w:rsidR="001E6EC7" w:rsidRPr="005C029F" w:rsidRDefault="001E6EC7" w:rsidP="001E6EC7">
      <w:pPr>
        <w:spacing w:after="0" w:line="480" w:lineRule="auto"/>
        <w:jc w:val="left"/>
        <w:rPr>
          <w:rFonts w:cs="Times New Roman"/>
          <w:b/>
          <w:szCs w:val="28"/>
        </w:rPr>
      </w:pPr>
    </w:p>
    <w:p w14:paraId="548786F0" w14:textId="304CBCB6" w:rsidR="005B0566" w:rsidRPr="005C029F" w:rsidRDefault="00FE6BE4" w:rsidP="00145E4B">
      <w:pPr>
        <w:spacing w:after="0" w:line="480" w:lineRule="auto"/>
        <w:rPr>
          <w:rFonts w:cs="Times New Roman"/>
          <w:b/>
          <w:szCs w:val="28"/>
        </w:rPr>
      </w:pPr>
      <w:r>
        <w:rPr>
          <w:rFonts w:cs="Times New Roman"/>
          <w:b/>
          <w:szCs w:val="28"/>
        </w:rPr>
        <w:t xml:space="preserve">4.  </w:t>
      </w:r>
      <w:r w:rsidR="00DD4E15" w:rsidRPr="005C029F">
        <w:rPr>
          <w:rFonts w:cs="Times New Roman"/>
          <w:b/>
          <w:szCs w:val="28"/>
        </w:rPr>
        <w:t>Discussion</w:t>
      </w:r>
    </w:p>
    <w:p w14:paraId="6E507FA0" w14:textId="08BAE62E" w:rsidR="005B0566" w:rsidRPr="005C029F" w:rsidRDefault="00893B95" w:rsidP="00FE6BE4">
      <w:pPr>
        <w:spacing w:after="0" w:line="480" w:lineRule="auto"/>
        <w:ind w:firstLine="720"/>
        <w:jc w:val="left"/>
        <w:rPr>
          <w:rFonts w:cs="Times New Roman"/>
          <w:szCs w:val="28"/>
        </w:rPr>
      </w:pPr>
      <w:r>
        <w:rPr>
          <w:rFonts w:cs="Times New Roman"/>
          <w:szCs w:val="28"/>
        </w:rPr>
        <w:t xml:space="preserve">Because </w:t>
      </w:r>
      <w:r w:rsidR="00DD4E15" w:rsidRPr="005C029F">
        <w:rPr>
          <w:rFonts w:cs="Times New Roman"/>
          <w:szCs w:val="28"/>
        </w:rPr>
        <w:t xml:space="preserve">the </w:t>
      </w:r>
      <w:r w:rsidR="000568EB">
        <w:rPr>
          <w:rFonts w:cs="Times New Roman"/>
          <w:szCs w:val="28"/>
        </w:rPr>
        <w:t>world</w:t>
      </w:r>
      <w:r>
        <w:rPr>
          <w:rFonts w:cs="Times New Roman"/>
          <w:szCs w:val="28"/>
        </w:rPr>
        <w:t>wide</w:t>
      </w:r>
      <w:r w:rsidR="000568EB">
        <w:rPr>
          <w:rFonts w:cs="Times New Roman"/>
          <w:szCs w:val="28"/>
        </w:rPr>
        <w:t xml:space="preserve"> </w:t>
      </w:r>
      <w:r w:rsidR="00DD4E15" w:rsidRPr="005C029F">
        <w:rPr>
          <w:rFonts w:cs="Times New Roman"/>
          <w:szCs w:val="28"/>
        </w:rPr>
        <w:t>demand for environmentally friendly practices in agriculture</w:t>
      </w:r>
      <w:r>
        <w:rPr>
          <w:rFonts w:cs="Times New Roman"/>
          <w:szCs w:val="28"/>
        </w:rPr>
        <w:t xml:space="preserve"> has increased</w:t>
      </w:r>
      <w:r w:rsidR="00DD4E15" w:rsidRPr="005C029F">
        <w:rPr>
          <w:rFonts w:cs="Times New Roman"/>
          <w:szCs w:val="28"/>
        </w:rPr>
        <w:t>, we investigate</w:t>
      </w:r>
      <w:r>
        <w:rPr>
          <w:rFonts w:cs="Times New Roman"/>
          <w:szCs w:val="28"/>
        </w:rPr>
        <w:t>d</w:t>
      </w:r>
      <w:r w:rsidR="00DD4E15" w:rsidRPr="005C029F">
        <w:rPr>
          <w:rFonts w:cs="Times New Roman"/>
          <w:szCs w:val="28"/>
        </w:rPr>
        <w:t xml:space="preserve"> the potential of GAPs</w:t>
      </w:r>
      <w:r w:rsidR="008755BC">
        <w:rPr>
          <w:rFonts w:cs="Times New Roman"/>
          <w:szCs w:val="28"/>
        </w:rPr>
        <w:t xml:space="preserve"> (ubiquitous in nature) </w:t>
      </w:r>
      <w:r w:rsidR="00DD4E15" w:rsidRPr="005C029F">
        <w:rPr>
          <w:rFonts w:cs="Times New Roman"/>
          <w:szCs w:val="28"/>
        </w:rPr>
        <w:t xml:space="preserve">as biocontrol agents in </w:t>
      </w:r>
      <w:r w:rsidR="00165F29">
        <w:rPr>
          <w:rFonts w:cs="Times New Roman"/>
          <w:szCs w:val="28"/>
        </w:rPr>
        <w:t xml:space="preserve">rice </w:t>
      </w:r>
      <w:r w:rsidR="00DD4E15" w:rsidRPr="005C029F">
        <w:rPr>
          <w:rFonts w:cs="Times New Roman"/>
          <w:szCs w:val="28"/>
        </w:rPr>
        <w:t xml:space="preserve">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during the crop season in three consecutive years. </w:t>
      </w:r>
      <w:r w:rsidR="00EB283F">
        <w:rPr>
          <w:rFonts w:cs="Times New Roman"/>
          <w:szCs w:val="28"/>
        </w:rPr>
        <w:t xml:space="preserve"> </w:t>
      </w:r>
      <w:r w:rsidR="00DD4E15" w:rsidRPr="005C029F">
        <w:rPr>
          <w:rFonts w:cs="Times New Roman"/>
          <w:szCs w:val="28"/>
        </w:rPr>
        <w:t xml:space="preserve">Our main results include the following: 1) Across the three study years, </w:t>
      </w:r>
      <w:r w:rsidR="008E39B9">
        <w:rPr>
          <w:rFonts w:cs="Times New Roman"/>
          <w:szCs w:val="28"/>
        </w:rPr>
        <w:t xml:space="preserve">the </w:t>
      </w:r>
      <w:r w:rsidR="00DD4E15" w:rsidRPr="005C029F">
        <w:rPr>
          <w:rFonts w:cs="Times New Roman"/>
          <w:szCs w:val="28"/>
        </w:rPr>
        <w:t>rice herbivore</w:t>
      </w:r>
      <w:r w:rsidR="008E39B9">
        <w:rPr>
          <w:rFonts w:cs="Times New Roman"/>
          <w:szCs w:val="28"/>
        </w:rPr>
        <w:t xml:space="preserve"> consumption by GAPs</w:t>
      </w:r>
      <w:r w:rsidR="00DD4E15" w:rsidRPr="005C029F">
        <w:rPr>
          <w:rFonts w:cs="Times New Roman"/>
          <w:szCs w:val="28"/>
        </w:rPr>
        <w:t xml:space="preserve"> increased in both organic and conventional farms over the crop season, from 2</w:t>
      </w:r>
      <w:r w:rsidR="00372C04">
        <w:rPr>
          <w:rFonts w:cs="Times New Roman"/>
          <w:szCs w:val="28"/>
        </w:rPr>
        <w:t>0</w:t>
      </w:r>
      <w:r w:rsidR="00DD4E15" w:rsidRPr="005C029F">
        <w:rPr>
          <w:rFonts w:cs="Times New Roman"/>
          <w:szCs w:val="28"/>
        </w:rPr>
        <w:t xml:space="preserve">-47% at the tillering stage to </w:t>
      </w:r>
      <w:r w:rsidR="00372C04">
        <w:rPr>
          <w:rFonts w:cs="Times New Roman"/>
          <w:szCs w:val="28"/>
        </w:rPr>
        <w:t>80</w:t>
      </w:r>
      <w:r w:rsidR="00DD4E15" w:rsidRPr="005C029F">
        <w:rPr>
          <w:rFonts w:cs="Times New Roman"/>
          <w:szCs w:val="28"/>
        </w:rPr>
        <w:t>-9</w:t>
      </w:r>
      <w:r w:rsidR="00372C04">
        <w:rPr>
          <w:rFonts w:cs="Times New Roman"/>
          <w:szCs w:val="28"/>
        </w:rPr>
        <w:t>7</w:t>
      </w:r>
      <w:r w:rsidR="00DD4E15" w:rsidRPr="005C029F">
        <w:rPr>
          <w:rFonts w:cs="Times New Roman"/>
          <w:szCs w:val="28"/>
        </w:rPr>
        <w:t xml:space="preserve">% at the ripening stage. </w:t>
      </w:r>
      <w:r w:rsidR="00A94244">
        <w:rPr>
          <w:rFonts w:cs="Times New Roman"/>
          <w:szCs w:val="28"/>
        </w:rPr>
        <w:t xml:space="preserve"> </w:t>
      </w:r>
      <w:r w:rsidR="00DD4E15" w:rsidRPr="005C029F">
        <w:rPr>
          <w:rFonts w:cs="Times New Roman"/>
          <w:szCs w:val="28"/>
        </w:rPr>
        <w:t xml:space="preserve">The high percentage at the ripening stage indicates that GAPs could function as </w:t>
      </w:r>
      <w:r w:rsidR="00C26F3F">
        <w:rPr>
          <w:rFonts w:cs="Times New Roman"/>
          <w:szCs w:val="28"/>
        </w:rPr>
        <w:t xml:space="preserve">pest </w:t>
      </w:r>
      <w:r w:rsidR="00DD4E15" w:rsidRPr="005C029F">
        <w:rPr>
          <w:rFonts w:cs="Times New Roman"/>
          <w:szCs w:val="28"/>
        </w:rPr>
        <w:t xml:space="preserve">specialists </w:t>
      </w:r>
      <w:r w:rsidR="008E39B9">
        <w:rPr>
          <w:rFonts w:cs="Times New Roman"/>
          <w:szCs w:val="28"/>
        </w:rPr>
        <w:t>during critical growth (</w:t>
      </w:r>
      <w:r w:rsidR="00DD4E15" w:rsidRPr="005C029F">
        <w:rPr>
          <w:rFonts w:cs="Times New Roman"/>
          <w:szCs w:val="28"/>
        </w:rPr>
        <w:t>late crop</w:t>
      </w:r>
      <w:r w:rsidR="008E39B9">
        <w:rPr>
          <w:rFonts w:cs="Times New Roman"/>
          <w:szCs w:val="28"/>
        </w:rPr>
        <w:t>)</w:t>
      </w:r>
      <w:r w:rsidR="00DD4E15" w:rsidRPr="005C029F">
        <w:rPr>
          <w:rFonts w:cs="Times New Roman"/>
          <w:szCs w:val="28"/>
        </w:rPr>
        <w:t xml:space="preserve"> stages. </w:t>
      </w:r>
      <w:r w:rsidR="00A94244">
        <w:rPr>
          <w:rFonts w:cs="Times New Roman"/>
          <w:szCs w:val="28"/>
        </w:rPr>
        <w:t xml:space="preserve"> </w:t>
      </w:r>
      <w:r w:rsidR="008E39B9">
        <w:rPr>
          <w:rFonts w:cs="Times New Roman"/>
          <w:szCs w:val="28"/>
        </w:rPr>
        <w:t>Notably</w:t>
      </w:r>
      <w:r w:rsidR="00DD4E15" w:rsidRPr="005C029F">
        <w:rPr>
          <w:rFonts w:cs="Times New Roman"/>
          <w:szCs w:val="28"/>
        </w:rPr>
        <w:t>, rice herbivore consumption by spiders increased gradually toward</w:t>
      </w:r>
      <w:r w:rsidR="00C04CA4">
        <w:rPr>
          <w:rFonts w:cs="Times New Roman"/>
          <w:szCs w:val="28"/>
        </w:rPr>
        <w:t xml:space="preserve"> the</w:t>
      </w:r>
      <w:r w:rsidR="00DD4E15" w:rsidRPr="005C029F">
        <w:rPr>
          <w:rFonts w:cs="Times New Roman"/>
          <w:szCs w:val="28"/>
        </w:rPr>
        <w:t xml:space="preserve"> later crop season, whereas the consumption by ladybeetles remained stable throughout the season.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proofErr w:type="spellStart"/>
      <w:r w:rsidR="00A94244">
        <w:rPr>
          <w:rFonts w:cs="Times New Roman"/>
          <w:szCs w:val="28"/>
        </w:rPr>
        <w:t>GAP</w:t>
      </w:r>
      <w:r w:rsidR="00EF21D3">
        <w:rPr>
          <w:rFonts w:cs="Times New Roman"/>
          <w:szCs w:val="28"/>
        </w:rPr>
        <w:t>s</w:t>
      </w:r>
      <w:r w:rsidR="009029F3">
        <w:rPr>
          <w:rFonts w:cs="Times New Roman"/>
          <w:szCs w:val="28"/>
        </w:rPr>
        <w:t>’</w:t>
      </w:r>
      <w:proofErr w:type="spellEnd"/>
      <w:r w:rsidR="00DD4E15" w:rsidRPr="005C029F">
        <w:rPr>
          <w:rFonts w:cs="Times New Roman"/>
          <w:szCs w:val="28"/>
        </w:rPr>
        <w:t xml:space="preserve"> feeding habits and biocontrol value. </w:t>
      </w:r>
      <w:r w:rsidR="00A94244">
        <w:rPr>
          <w:rFonts w:cs="Times New Roman"/>
          <w:szCs w:val="28"/>
        </w:rPr>
        <w:t xml:space="preserve"> </w:t>
      </w:r>
      <w:r w:rsidR="00DD4E15" w:rsidRPr="005C029F">
        <w:rPr>
          <w:rFonts w:cs="Times New Roman"/>
          <w:szCs w:val="28"/>
        </w:rPr>
        <w:t xml:space="preserve">3) The proportion of rice herbivores in </w:t>
      </w:r>
      <w:proofErr w:type="spellStart"/>
      <w:r w:rsidR="00DD4E15" w:rsidRPr="005C029F">
        <w:rPr>
          <w:rFonts w:cs="Times New Roman"/>
          <w:szCs w:val="28"/>
        </w:rPr>
        <w:t>GAPs’</w:t>
      </w:r>
      <w:proofErr w:type="spellEnd"/>
      <w:r w:rsidR="00DD4E15" w:rsidRPr="005C029F">
        <w:rPr>
          <w:rFonts w:cs="Times New Roman"/>
          <w:szCs w:val="28"/>
        </w:rPr>
        <w:t xml:space="preserve"> diet</w:t>
      </w:r>
      <w:r w:rsidR="00F703C1">
        <w:rPr>
          <w:rFonts w:cs="Times New Roman"/>
          <w:szCs w:val="28"/>
        </w:rPr>
        <w:t>s</w:t>
      </w:r>
      <w:r w:rsidR="00DD4E15" w:rsidRPr="005C029F">
        <w:rPr>
          <w:rFonts w:cs="Times New Roman"/>
          <w:szCs w:val="28"/>
        </w:rPr>
        <w:t xml:space="preserve"> varied with farm type and </w:t>
      </w:r>
      <w:r w:rsidR="00DD4E15" w:rsidRPr="005C029F">
        <w:rPr>
          <w:rFonts w:cs="Times New Roman"/>
          <w:szCs w:val="28"/>
        </w:rPr>
        <w:lastRenderedPageBreak/>
        <w:t>crop stage (e.g., higher in conventional farms and</w:t>
      </w:r>
      <w:r w:rsidR="00F703C1">
        <w:rPr>
          <w:rFonts w:cs="Times New Roman"/>
          <w:szCs w:val="28"/>
        </w:rPr>
        <w:t xml:space="preserve"> during</w:t>
      </w:r>
      <w:r w:rsidR="00DD4E15" w:rsidRPr="005C029F">
        <w:rPr>
          <w:rFonts w:cs="Times New Roman"/>
          <w:szCs w:val="28"/>
        </w:rPr>
        <w:t xml:space="preserve"> flowering/ripening stages). </w:t>
      </w:r>
      <w:r w:rsidR="006B24B0">
        <w:rPr>
          <w:rFonts w:cs="Times New Roman"/>
          <w:szCs w:val="28"/>
        </w:rPr>
        <w:t xml:space="preserve"> </w:t>
      </w:r>
      <w:r w:rsidR="00DD4E15" w:rsidRPr="005C029F">
        <w:rPr>
          <w:rFonts w:cs="Times New Roman"/>
          <w:szCs w:val="28"/>
        </w:rPr>
        <w:t xml:space="preserve">However, </w:t>
      </w:r>
      <w:r w:rsidR="00F703C1">
        <w:rPr>
          <w:rFonts w:cs="Times New Roman"/>
          <w:szCs w:val="28"/>
        </w:rPr>
        <w:t xml:space="preserve">contrary to results </w:t>
      </w:r>
      <w:r w:rsidR="00A94244">
        <w:rPr>
          <w:rFonts w:cs="Times New Roman"/>
          <w:szCs w:val="28"/>
        </w:rPr>
        <w:t xml:space="preserve">from </w:t>
      </w:r>
      <w:r w:rsidR="00DD4E15" w:rsidRPr="005C029F">
        <w:rPr>
          <w:rFonts w:cs="Times New Roman"/>
          <w:szCs w:val="28"/>
        </w:rPr>
        <w:t xml:space="preserve">previous studies, pest consumption by GAPs was not associated with percent forest cover or the relative abundance of rice herbivores in the field.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r w:rsidR="00991CBE" w:rsidRPr="005C029F">
        <w:rPr>
          <w:rFonts w:cs="Times New Roman"/>
          <w:szCs w:val="28"/>
        </w:rPr>
        <w:t>G</w:t>
      </w:r>
      <w:r w:rsidR="00334960" w:rsidRPr="005C029F">
        <w:rPr>
          <w:rFonts w:cs="Times New Roman"/>
          <w:szCs w:val="28"/>
        </w:rPr>
        <w:t>APs</w:t>
      </w:r>
      <w:r w:rsidR="00991CBE" w:rsidRPr="005C029F">
        <w:rPr>
          <w:rFonts w:cs="Times New Roman"/>
          <w:szCs w:val="28"/>
        </w:rPr>
        <w:t xml:space="preserve"> function as</w:t>
      </w:r>
      <w:r w:rsidR="00C65A36">
        <w:rPr>
          <w:rFonts w:cs="Times New Roman"/>
          <w:szCs w:val="28"/>
        </w:rPr>
        <w:t xml:space="preserve"> pest</w:t>
      </w:r>
      <w:r w:rsidR="00991CBE" w:rsidRPr="005C029F">
        <w:rPr>
          <w:rFonts w:cs="Times New Roman"/>
          <w:szCs w:val="28"/>
        </w:rPr>
        <w:t xml:space="preserve">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r w:rsidR="00334960" w:rsidRPr="005C029F">
        <w:rPr>
          <w:rFonts w:cs="Times New Roman"/>
          <w:szCs w:val="28"/>
        </w:rPr>
        <w:t>GAPs exhibit consistent pest consumption patterns over years</w:t>
      </w:r>
      <w:r w:rsidR="00DD4E15" w:rsidRPr="005C029F">
        <w:rPr>
          <w:rFonts w:cs="Times New Roman"/>
          <w:szCs w:val="28"/>
        </w:rPr>
        <w:t xml:space="preserve">, </w:t>
      </w:r>
      <w:r w:rsidR="00237DA2" w:rsidRPr="005C029F">
        <w:rPr>
          <w:rFonts w:cs="Times New Roman"/>
          <w:szCs w:val="28"/>
        </w:rPr>
        <w:t xml:space="preserve">3) factors associated with pest consumption by </w:t>
      </w:r>
      <w:r w:rsidR="00C65A36">
        <w:rPr>
          <w:rFonts w:cs="Times New Roman"/>
          <w:szCs w:val="28"/>
        </w:rPr>
        <w:t>GAP</w:t>
      </w:r>
      <w:r w:rsidR="00C65A36" w:rsidRPr="005C029F">
        <w:rPr>
          <w:rFonts w:cs="Times New Roman"/>
          <w:szCs w:val="28"/>
        </w:rPr>
        <w:t>s</w:t>
      </w:r>
      <w:r w:rsidR="00237DA2" w:rsidRPr="005C029F">
        <w:rPr>
          <w:rFonts w:cs="Times New Roman"/>
          <w:szCs w:val="28"/>
        </w:rPr>
        <w:t xml:space="preserve">, </w:t>
      </w:r>
      <w:r w:rsidR="00DD4E15" w:rsidRPr="005C029F">
        <w:rPr>
          <w:rFonts w:cs="Times New Roman"/>
          <w:szCs w:val="28"/>
        </w:rPr>
        <w:t xml:space="preserve">and </w:t>
      </w:r>
      <w:r w:rsidR="00237DA2" w:rsidRPr="005C029F">
        <w:rPr>
          <w:rFonts w:cs="Times New Roman"/>
          <w:szCs w:val="28"/>
        </w:rPr>
        <w:t>4</w:t>
      </w:r>
      <w:r w:rsidR="00DD4E15" w:rsidRPr="005C029F">
        <w:rPr>
          <w:rFonts w:cs="Times New Roman"/>
          <w:szCs w:val="28"/>
        </w:rPr>
        <w:t>) the potential caveats of this study</w:t>
      </w:r>
      <w:r w:rsidR="00437753">
        <w:rPr>
          <w:rFonts w:cs="Times New Roman"/>
          <w:szCs w:val="28"/>
        </w:rPr>
        <w:t xml:space="preserve"> (e.g., pest suppression and intraguild predation)</w:t>
      </w:r>
      <w:r w:rsidR="00DD4E15" w:rsidRPr="005C029F">
        <w:rPr>
          <w:rFonts w:cs="Times New Roman"/>
          <w:szCs w:val="28"/>
        </w:rPr>
        <w:t xml:space="preserve">.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14:paraId="213D002F" w14:textId="77777777" w:rsidR="005B0566" w:rsidRPr="005C029F" w:rsidRDefault="005B0566" w:rsidP="00145E4B">
      <w:pPr>
        <w:spacing w:after="0" w:line="480" w:lineRule="auto"/>
        <w:rPr>
          <w:rFonts w:cs="Times New Roman"/>
          <w:szCs w:val="28"/>
        </w:rPr>
      </w:pPr>
    </w:p>
    <w:p w14:paraId="3C3CC3A5" w14:textId="51F90A09" w:rsidR="008C4AB3" w:rsidRPr="005C029F" w:rsidRDefault="00FE6BE4" w:rsidP="000D3626">
      <w:pPr>
        <w:spacing w:after="0" w:line="480" w:lineRule="auto"/>
        <w:jc w:val="left"/>
        <w:rPr>
          <w:rFonts w:cs="Times New Roman"/>
          <w:i/>
          <w:szCs w:val="28"/>
        </w:rPr>
      </w:pPr>
      <w:r>
        <w:rPr>
          <w:rFonts w:cs="Times New Roman"/>
          <w:i/>
          <w:szCs w:val="28"/>
        </w:rPr>
        <w:t>4.1.</w:t>
      </w:r>
      <w:r w:rsidR="000D3626">
        <w:rPr>
          <w:rFonts w:cs="Times New Roman"/>
          <w:i/>
          <w:szCs w:val="28"/>
        </w:rPr>
        <w:t xml:space="preserve"> </w:t>
      </w:r>
      <w:r>
        <w:rPr>
          <w:rFonts w:cs="Times New Roman"/>
          <w:i/>
          <w:szCs w:val="28"/>
        </w:rPr>
        <w:t xml:space="preserve"> </w:t>
      </w:r>
      <w:r w:rsidR="00DD4E15" w:rsidRPr="005C029F">
        <w:rPr>
          <w:rFonts w:cs="Times New Roman"/>
          <w:i/>
          <w:szCs w:val="28"/>
        </w:rPr>
        <w:t xml:space="preserve">Generalist predators function as </w:t>
      </w:r>
      <w:r w:rsidR="00C65A36">
        <w:rPr>
          <w:rFonts w:cs="Times New Roman"/>
          <w:i/>
          <w:szCs w:val="28"/>
        </w:rPr>
        <w:t xml:space="preserve">pest </w:t>
      </w:r>
      <w:r w:rsidR="00DD4E15" w:rsidRPr="005C029F">
        <w:rPr>
          <w:rFonts w:cs="Times New Roman"/>
          <w:i/>
          <w:szCs w:val="28"/>
        </w:rPr>
        <w:t>specialists at late crop stages</w:t>
      </w:r>
    </w:p>
    <w:p w14:paraId="022A701B" w14:textId="016C0E2B" w:rsidR="005B0566" w:rsidRPr="008257B3" w:rsidRDefault="00292E6A" w:rsidP="00FE6BE4">
      <w:pPr>
        <w:spacing w:after="0" w:line="480" w:lineRule="auto"/>
        <w:ind w:firstLine="720"/>
        <w:jc w:val="left"/>
        <w:rPr>
          <w:rFonts w:cs="Times New Roman"/>
          <w:szCs w:val="28"/>
        </w:rPr>
      </w:pPr>
      <w:r>
        <w:rPr>
          <w:rFonts w:cs="Times New Roman"/>
          <w:szCs w:val="28"/>
        </w:rPr>
        <w:t>While b</w:t>
      </w:r>
      <w:r w:rsidR="004B1EEB" w:rsidRPr="005C029F">
        <w:rPr>
          <w:rFonts w:cs="Times New Roman"/>
          <w:szCs w:val="28"/>
        </w:rPr>
        <w:t>iocontrol, a farming practice with a long history, offers a promising solution</w:t>
      </w:r>
      <w:r w:rsidR="004B1EEB">
        <w:rPr>
          <w:rFonts w:cs="Times New Roman"/>
          <w:szCs w:val="28"/>
        </w:rPr>
        <w:t xml:space="preserve"> </w:t>
      </w:r>
      <w:r w:rsidR="00993B31">
        <w:rPr>
          <w:rFonts w:cs="Times New Roman"/>
          <w:szCs w:val="28"/>
        </w:rPr>
        <w:t xml:space="preserve">for </w:t>
      </w:r>
      <w:r w:rsidR="004B1EEB">
        <w:rPr>
          <w:rFonts w:cs="Times New Roman"/>
          <w:szCs w:val="28"/>
        </w:rPr>
        <w:t>sustainable agriculture, the use of</w:t>
      </w:r>
      <w:r w:rsidR="008755BC">
        <w:rPr>
          <w:rFonts w:cs="Times New Roman"/>
          <w:szCs w:val="28"/>
        </w:rPr>
        <w:t xml:space="preserve"> </w:t>
      </w:r>
      <w:r w:rsidR="004B1EEB">
        <w:rPr>
          <w:rFonts w:cs="Times New Roman"/>
          <w:szCs w:val="28"/>
        </w:rPr>
        <w:t xml:space="preserve">GAPs as </w:t>
      </w:r>
      <w:r w:rsidR="004B1EEB" w:rsidRPr="00134641">
        <w:rPr>
          <w:rFonts w:cs="Times New Roman"/>
          <w:szCs w:val="28"/>
        </w:rPr>
        <w:t xml:space="preserve">biocontrol agents remains a concern because </w:t>
      </w:r>
      <w:r w:rsidR="008257B3" w:rsidRPr="00134641">
        <w:rPr>
          <w:rFonts w:cs="Times New Roman"/>
          <w:szCs w:val="28"/>
        </w:rPr>
        <w:t xml:space="preserve">GAPs may </w:t>
      </w:r>
      <w:r w:rsidR="00DD4E15" w:rsidRPr="00134641">
        <w:rPr>
          <w:rFonts w:cs="Times New Roman"/>
          <w:szCs w:val="28"/>
        </w:rPr>
        <w:t>switch diet</w:t>
      </w:r>
      <w:r w:rsidR="00993B31">
        <w:rPr>
          <w:rFonts w:cs="Times New Roman"/>
          <w:szCs w:val="28"/>
        </w:rPr>
        <w:t>s</w:t>
      </w:r>
      <w:r w:rsidR="00DD4E15" w:rsidRPr="00134641">
        <w:rPr>
          <w:rFonts w:cs="Times New Roman"/>
          <w:szCs w:val="28"/>
        </w:rPr>
        <w:t xml:space="preserve"> between pests and alternative prey</w:t>
      </w:r>
      <w:r w:rsidR="00A6557E" w:rsidRPr="00134641">
        <w:rPr>
          <w:rFonts w:cs="Times New Roman"/>
          <w:szCs w:val="28"/>
        </w:rPr>
        <w:t xml:space="preserve"> </w:t>
      </w:r>
      <w:r w:rsidR="00134641" w:rsidRPr="00134641">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134641" w:rsidRPr="00134641">
        <w:rPr>
          <w:rFonts w:cs="Times New Roman"/>
          <w:szCs w:val="28"/>
        </w:rPr>
      </w:r>
      <w:r w:rsidR="00134641" w:rsidRPr="00134641">
        <w:rPr>
          <w:rFonts w:cs="Times New Roman"/>
          <w:szCs w:val="28"/>
        </w:rPr>
        <w:fldChar w:fldCharType="separate"/>
      </w:r>
      <w:r w:rsidR="002D78D0">
        <w:rPr>
          <w:rFonts w:cs="Times New Roman"/>
          <w:noProof/>
          <w:szCs w:val="28"/>
        </w:rPr>
        <w:t>(Albajes and Alomar, 1999; Prasad and Snyder, 2006; Roubinet</w:t>
      </w:r>
      <w:r w:rsidR="002D78D0" w:rsidRPr="002D78D0">
        <w:rPr>
          <w:rFonts w:cs="Times New Roman"/>
          <w:i/>
          <w:noProof/>
          <w:szCs w:val="28"/>
        </w:rPr>
        <w:t xml:space="preserve"> et al.</w:t>
      </w:r>
      <w:r w:rsidR="002D78D0">
        <w:rPr>
          <w:rFonts w:cs="Times New Roman"/>
          <w:noProof/>
          <w:szCs w:val="28"/>
        </w:rPr>
        <w:t>, 2018)</w:t>
      </w:r>
      <w:r w:rsidR="00134641" w:rsidRPr="00134641">
        <w:rPr>
          <w:rFonts w:cs="Times New Roman"/>
          <w:szCs w:val="28"/>
        </w:rPr>
        <w:fldChar w:fldCharType="end"/>
      </w:r>
      <w:r w:rsidR="008257B3" w:rsidRPr="00134641">
        <w:rPr>
          <w:rFonts w:cs="Times New Roman"/>
          <w:szCs w:val="28"/>
        </w:rPr>
        <w:t>.</w:t>
      </w:r>
      <w:r w:rsidRPr="00134641">
        <w:rPr>
          <w:rFonts w:cs="Times New Roman"/>
          <w:szCs w:val="28"/>
        </w:rPr>
        <w:t xml:space="preserve">  </w:t>
      </w:r>
      <w:r w:rsidRPr="006F1502">
        <w:rPr>
          <w:rFonts w:cs="Times New Roman"/>
          <w:szCs w:val="28"/>
        </w:rPr>
        <w:t>T</w:t>
      </w:r>
      <w:r w:rsidR="008755BC" w:rsidRPr="006F1502">
        <w:rPr>
          <w:rFonts w:cs="Times New Roman"/>
          <w:szCs w:val="28"/>
        </w:rPr>
        <w:t xml:space="preserve">his study </w:t>
      </w:r>
      <w:r w:rsidR="00343EA2" w:rsidRPr="006F1502">
        <w:rPr>
          <w:rFonts w:cs="Times New Roman"/>
          <w:szCs w:val="28"/>
        </w:rPr>
        <w:t>addressed</w:t>
      </w:r>
      <w:r w:rsidR="008755BC" w:rsidRPr="006F1502">
        <w:rPr>
          <w:rFonts w:cs="Times New Roman"/>
          <w:szCs w:val="28"/>
        </w:rPr>
        <w:t xml:space="preserve"> </w:t>
      </w:r>
      <w:r w:rsidRPr="006F1502">
        <w:rPr>
          <w:rFonts w:cs="Times New Roman"/>
          <w:szCs w:val="28"/>
        </w:rPr>
        <w:t>this concern</w:t>
      </w:r>
      <w:r w:rsidR="008755BC" w:rsidRPr="006F1502">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993B31">
        <w:rPr>
          <w:rFonts w:cs="Times New Roman"/>
          <w:szCs w:val="28"/>
        </w:rPr>
        <w:t>a</w:t>
      </w:r>
      <w:r w:rsidR="008755BC" w:rsidRPr="00134641">
        <w:rPr>
          <w:rFonts w:cs="Times New Roman"/>
          <w:szCs w:val="28"/>
        </w:rPr>
        <w:t xml:space="preserve"> consistency in </w:t>
      </w:r>
      <w:r w:rsidR="00DD4E15" w:rsidRPr="00134641">
        <w:rPr>
          <w:rFonts w:cs="Times New Roman"/>
          <w:szCs w:val="28"/>
        </w:rPr>
        <w:t>high pest consumption</w:t>
      </w:r>
      <w:r w:rsidR="00993B31">
        <w:rPr>
          <w:rFonts w:cs="Times New Roman"/>
          <w:szCs w:val="28"/>
        </w:rPr>
        <w:t xml:space="preserve"> by GAPs</w:t>
      </w:r>
      <w:r w:rsidR="00DD4E15" w:rsidRPr="00134641">
        <w:rPr>
          <w:rFonts w:cs="Times New Roman"/>
          <w:szCs w:val="28"/>
        </w:rPr>
        <w:t xml:space="preserve">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aspect in biocontrol—generalist predators may function as </w:t>
      </w:r>
      <w:r w:rsidR="0096592A">
        <w:rPr>
          <w:rFonts w:cs="Times New Roman"/>
          <w:szCs w:val="28"/>
        </w:rPr>
        <w:t xml:space="preserve">guild-level </w:t>
      </w:r>
      <w:r w:rsidR="003F0BE3" w:rsidRPr="00134641">
        <w:rPr>
          <w:rFonts w:cs="Times New Roman"/>
          <w:szCs w:val="28"/>
        </w:rPr>
        <w:t>specialist predators of pests during</w:t>
      </w:r>
      <w:r w:rsidR="009E340D">
        <w:rPr>
          <w:rFonts w:cs="Times New Roman"/>
          <w:szCs w:val="28"/>
        </w:rPr>
        <w:t xml:space="preserve"> the</w:t>
      </w:r>
      <w:r w:rsidR="003F0BE3" w:rsidRPr="00134641">
        <w:rPr>
          <w:rFonts w:cs="Times New Roman"/>
          <w:szCs w:val="28"/>
        </w:rPr>
        <w:t xml:space="preserve">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w:t>
      </w:r>
      <w:r w:rsidR="0096592A">
        <w:rPr>
          <w:rFonts w:cs="Times New Roman"/>
          <w:szCs w:val="28"/>
        </w:rPr>
        <w:t>80</w:t>
      </w:r>
      <w:r w:rsidR="00B63235" w:rsidRPr="005C029F">
        <w:rPr>
          <w:rFonts w:cs="Times New Roman"/>
          <w:szCs w:val="28"/>
        </w:rPr>
        <w:t>-9</w:t>
      </w:r>
      <w:r w:rsidR="0096592A">
        <w:rPr>
          <w:rFonts w:cs="Times New Roman"/>
          <w:szCs w:val="28"/>
        </w:rPr>
        <w:t>7</w:t>
      </w:r>
      <w:r w:rsidR="00DD4E15" w:rsidRPr="005C029F">
        <w:rPr>
          <w:rFonts w:cs="Times New Roman"/>
          <w:szCs w:val="28"/>
        </w:rPr>
        <w:t xml:space="preserve">% in predators’ diet at the ripening stage, whereas the proportions of alternative prey (detritivores and tourist herbivores) in their diet gradually decreased </w:t>
      </w:r>
      <w:r w:rsidR="0077668F" w:rsidRPr="005C029F">
        <w:rPr>
          <w:rFonts w:cs="Times New Roman"/>
          <w:szCs w:val="28"/>
        </w:rPr>
        <w:t>below</w:t>
      </w:r>
      <w:r w:rsidR="00DD4E15" w:rsidRPr="005C029F">
        <w:rPr>
          <w:rFonts w:cs="Times New Roman"/>
          <w:szCs w:val="28"/>
        </w:rPr>
        <w:t xml:space="preserve"> </w:t>
      </w:r>
      <w:r w:rsidR="0096592A">
        <w:rPr>
          <w:rFonts w:cs="Times New Roman"/>
          <w:szCs w:val="28"/>
        </w:rPr>
        <w:t>18</w:t>
      </w:r>
      <w:r w:rsidR="00DD4E15" w:rsidRPr="005C029F">
        <w:rPr>
          <w:rFonts w:cs="Times New Roman"/>
          <w:szCs w:val="28"/>
        </w:rPr>
        <w:t>% at the ripening stage (Fig. 1</w:t>
      </w:r>
      <w:r w:rsidR="007B09A7">
        <w:rPr>
          <w:rFonts w:cs="Times New Roman"/>
          <w:szCs w:val="28"/>
        </w:rPr>
        <w:t>;</w:t>
      </w:r>
      <w:r w:rsidR="00DD4E15" w:rsidRPr="005C029F">
        <w:rPr>
          <w:rFonts w:cs="Times New Roman"/>
          <w:szCs w:val="28"/>
        </w:rPr>
        <w:t xml:space="preserve"> Appendix </w:t>
      </w:r>
      <w:r w:rsidR="00FE0498">
        <w:rPr>
          <w:rFonts w:cs="Times New Roman"/>
          <w:szCs w:val="28"/>
        </w:rPr>
        <w:t>A</w:t>
      </w:r>
      <w:r w:rsidR="00DD4E15" w:rsidRPr="005C029F">
        <w:rPr>
          <w:rFonts w:cs="Times New Roman"/>
          <w:szCs w:val="28"/>
        </w:rPr>
        <w:t>: Table S2</w:t>
      </w:r>
      <w:r w:rsidR="007B09A7">
        <w:rPr>
          <w:rFonts w:cs="Times New Roman"/>
          <w:szCs w:val="28"/>
        </w:rPr>
        <w:t xml:space="preserve">, </w:t>
      </w:r>
      <w:r w:rsidR="007B09A7">
        <w:rPr>
          <w:rFonts w:cs="Times New Roman"/>
        </w:rPr>
        <w:t xml:space="preserve">Fig. </w:t>
      </w:r>
      <w:r w:rsidR="007B09A7" w:rsidRPr="005C029F">
        <w:rPr>
          <w:rFonts w:cs="Times New Roman"/>
        </w:rPr>
        <w:t>S2</w:t>
      </w:r>
      <w:r w:rsidR="00DD4E15" w:rsidRPr="005C029F">
        <w:rPr>
          <w:rFonts w:cs="Times New Roman"/>
          <w:szCs w:val="28"/>
        </w:rPr>
        <w:t xml:space="preserve">). </w:t>
      </w:r>
      <w:r w:rsidR="00423F30">
        <w:rPr>
          <w:rFonts w:cs="Times New Roman"/>
          <w:szCs w:val="28"/>
        </w:rPr>
        <w:t xml:space="preserve"> </w:t>
      </w:r>
      <w:r w:rsidR="00DD4E15" w:rsidRPr="005C029F">
        <w:rPr>
          <w:rFonts w:cs="Times New Roman"/>
          <w:szCs w:val="28"/>
        </w:rPr>
        <w:t xml:space="preserve">The increase in rice herbivore consumption over time suggests that the biocontrol potential of predators increases toward late crop stages and peaks </w:t>
      </w:r>
      <w:r w:rsidR="009E340D">
        <w:rPr>
          <w:rFonts w:cs="Times New Roman"/>
          <w:szCs w:val="28"/>
        </w:rPr>
        <w:t>at the critical stage of crop production</w:t>
      </w:r>
      <w:r w:rsidR="00DD4E15" w:rsidRPr="005C029F">
        <w:rPr>
          <w:rFonts w:cs="Times New Roman"/>
          <w:szCs w:val="28"/>
        </w:rPr>
        <w:t xml:space="preserve">. </w:t>
      </w:r>
      <w:r w:rsidR="00423F30">
        <w:rPr>
          <w:rFonts w:cs="Times New Roman"/>
          <w:szCs w:val="28"/>
        </w:rPr>
        <w:t xml:space="preserve"> </w:t>
      </w:r>
      <w:r w:rsidR="00DD4E15" w:rsidRPr="005C029F">
        <w:rPr>
          <w:rFonts w:cs="Times New Roman"/>
          <w:szCs w:val="28"/>
        </w:rPr>
        <w:t xml:space="preserve">This could be because of a higher </w:t>
      </w:r>
      <w:r w:rsidR="00DD4E15" w:rsidRPr="005C029F">
        <w:rPr>
          <w:rFonts w:cs="Times New Roman"/>
          <w:szCs w:val="28"/>
        </w:rPr>
        <w:lastRenderedPageBreak/>
        <w:t xml:space="preserve">herbivore (pest) density at late crop stages, suggested </w:t>
      </w:r>
      <w:r w:rsidR="00080077" w:rsidRPr="005C029F">
        <w:rPr>
          <w:rFonts w:cs="Times New Roman"/>
          <w:szCs w:val="28"/>
        </w:rPr>
        <w:t xml:space="preserve">by </w:t>
      </w:r>
      <w:r w:rsidR="00DD4E15" w:rsidRPr="005C029F">
        <w:rPr>
          <w:rFonts w:cs="Times New Roman"/>
          <w:szCs w:val="28"/>
        </w:rPr>
        <w:t xml:space="preserve">a correlation between rice herbivore consumption and crop stage (see </w:t>
      </w:r>
      <w:r w:rsidR="00DD4E15" w:rsidRPr="005C029F">
        <w:rPr>
          <w:rFonts w:cs="Times New Roman"/>
          <w:i/>
          <w:iCs/>
          <w:szCs w:val="28"/>
        </w:rPr>
        <w:t>F</w:t>
      </w:r>
      <w:r w:rsidR="00DD4E15" w:rsidRPr="005C029F">
        <w:rPr>
          <w:rFonts w:cs="Times New Roman"/>
          <w:i/>
          <w:szCs w:val="28"/>
        </w:rPr>
        <w:t>actors associated with pest consumption by predators</w:t>
      </w:r>
      <w:r w:rsidR="00DD4E15" w:rsidRPr="005C029F">
        <w:rPr>
          <w:rFonts w:cs="Times New Roman"/>
          <w:szCs w:val="28"/>
        </w:rPr>
        <w:t>).</w:t>
      </w:r>
      <w:r w:rsidR="00B717E9">
        <w:rPr>
          <w:rFonts w:cs="Times New Roman"/>
          <w:szCs w:val="28"/>
        </w:rPr>
        <w:t xml:space="preserve"> </w:t>
      </w:r>
      <w:r w:rsidR="00DD4E15" w:rsidRPr="005C029F">
        <w:rPr>
          <w:rFonts w:cs="Times New Roman"/>
          <w:szCs w:val="28"/>
        </w:rPr>
        <w:t xml:space="preserve">  </w:t>
      </w:r>
    </w:p>
    <w:p w14:paraId="311B6326" w14:textId="3D2776A7" w:rsidR="005B0566" w:rsidRPr="005C029F" w:rsidRDefault="00DD4E15" w:rsidP="00145E4B">
      <w:pPr>
        <w:spacing w:after="0" w:line="480" w:lineRule="auto"/>
        <w:ind w:firstLine="720"/>
        <w:jc w:val="left"/>
        <w:rPr>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00C57121">
        <w:rPr>
          <w:rFonts w:cs="Times New Roman"/>
          <w:szCs w:val="28"/>
        </w:rPr>
        <w:t xml:space="preserve">major </w:t>
      </w:r>
      <w:r w:rsidRPr="005C029F">
        <w:rPr>
          <w:rFonts w:cs="Times New Roman"/>
          <w:szCs w:val="28"/>
        </w:rPr>
        <w:t xml:space="preserve">predator groups in our study system, spiders and ladybeetles (Table S1), exhibited distinct dietary patterns over the crop season. </w:t>
      </w:r>
      <w:r w:rsidR="00F34CF7">
        <w:rPr>
          <w:rFonts w:cs="Times New Roman"/>
          <w:szCs w:val="28"/>
        </w:rPr>
        <w:t xml:space="preserve">  </w:t>
      </w:r>
      <w:r w:rsidRPr="005C029F">
        <w:rPr>
          <w:rFonts w:cs="Times New Roman"/>
          <w:szCs w:val="28"/>
        </w:rPr>
        <w:t xml:space="preserve">Specifically, pest consumption by spiders increased substantially, but pest 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 xml:space="preserve">foraging modes—sit-and-wait (spiders) </w:t>
      </w:r>
      <w:r w:rsidR="00803AE2">
        <w:rPr>
          <w:rFonts w:cs="Times New Roman"/>
          <w:szCs w:val="28"/>
        </w:rPr>
        <w:t>or</w:t>
      </w:r>
      <w:r w:rsidRPr="005C029F">
        <w:rPr>
          <w:rFonts w:cs="Times New Roman"/>
          <w:szCs w:val="28"/>
        </w:rPr>
        <w:t xml:space="preserve">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5723B1" w:rsidRPr="005C029F">
        <w:rPr>
          <w:rFonts w:cs="Times New Roman"/>
          <w:szCs w:val="28"/>
        </w:rPr>
        <w:fldChar w:fldCharType="separate"/>
      </w:r>
      <w:r w:rsidR="002D78D0">
        <w:rPr>
          <w:rFonts w:cs="Times New Roman"/>
          <w:noProof/>
          <w:szCs w:val="28"/>
        </w:rPr>
        <w:t>(Nyffeler, 1999; Klecka and Boukal, 2013)</w:t>
      </w:r>
      <w:r w:rsidR="005723B1"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For example, long-jawed orb-weavers (</w:t>
      </w:r>
      <w:proofErr w:type="spellStart"/>
      <w:r w:rsidR="00D731F3" w:rsidRPr="00D731F3">
        <w:rPr>
          <w:rFonts w:cs="Times New Roman"/>
          <w:i/>
          <w:szCs w:val="28"/>
        </w:rPr>
        <w:t>Tetragnatha</w:t>
      </w:r>
      <w:proofErr w:type="spellEnd"/>
      <w:r w:rsidRPr="005C029F">
        <w:rPr>
          <w:rFonts w:cs="Times New Roman"/>
          <w:szCs w:val="28"/>
        </w:rPr>
        <w:t>), the most abundant</w:t>
      </w:r>
      <w:r w:rsidR="00601517">
        <w:rPr>
          <w:rFonts w:cs="Times New Roman"/>
          <w:szCs w:val="28"/>
        </w:rPr>
        <w:t xml:space="preserve"> </w:t>
      </w:r>
      <w:r w:rsidR="00D731F3">
        <w:rPr>
          <w:rFonts w:cs="Times New Roman"/>
          <w:szCs w:val="28"/>
        </w:rPr>
        <w:t xml:space="preserve">genus </w:t>
      </w:r>
      <w:r w:rsidRPr="005C029F">
        <w:rPr>
          <w:rFonts w:cs="Times New Roman"/>
          <w:szCs w:val="28"/>
        </w:rPr>
        <w:t xml:space="preserve">in our spider samples, are sit-and-wait predators. </w:t>
      </w:r>
      <w:r w:rsidR="00EC3769">
        <w:rPr>
          <w:rFonts w:cs="Times New Roman"/>
          <w:szCs w:val="28"/>
        </w:rPr>
        <w:t xml:space="preserve"> </w:t>
      </w:r>
      <w:r w:rsidR="00803AE2">
        <w:rPr>
          <w:rFonts w:cs="Times New Roman"/>
          <w:szCs w:val="28"/>
        </w:rPr>
        <w:t>The</w:t>
      </w:r>
      <w:r w:rsidR="00601517">
        <w:rPr>
          <w:rFonts w:cs="Times New Roman"/>
          <w:szCs w:val="28"/>
        </w:rPr>
        <w:t xml:space="preserve"> </w:t>
      </w:r>
      <w:r w:rsidRPr="005C029F">
        <w:rPr>
          <w:rFonts w:cs="Times New Roman"/>
          <w:szCs w:val="28"/>
        </w:rPr>
        <w:t>diet composition</w:t>
      </w:r>
      <w:r w:rsidR="00803AE2">
        <w:rPr>
          <w:rFonts w:cs="Times New Roman"/>
          <w:szCs w:val="28"/>
        </w:rPr>
        <w:t xml:space="preserve"> of these predators</w:t>
      </w:r>
      <w:r w:rsidRPr="005C029F">
        <w:rPr>
          <w:rFonts w:cs="Times New Roman"/>
          <w:szCs w:val="28"/>
        </w:rPr>
        <w:t xml:space="preserve"> </w:t>
      </w:r>
      <w:r w:rsidR="00E02A20">
        <w:rPr>
          <w:rFonts w:cs="Times New Roman"/>
          <w:szCs w:val="28"/>
        </w:rPr>
        <w:t xml:space="preserve">generally </w:t>
      </w:r>
      <w:r w:rsidR="008B4545">
        <w:rPr>
          <w:rFonts w:cs="Times New Roman"/>
          <w:szCs w:val="28"/>
        </w:rPr>
        <w:t xml:space="preserve">reflects </w:t>
      </w:r>
      <w:r w:rsidR="00601517">
        <w:rPr>
          <w:rFonts w:cs="Times New Roman"/>
          <w:szCs w:val="28"/>
        </w:rPr>
        <w:t xml:space="preserve">prey </w:t>
      </w:r>
      <w:r w:rsidR="008B4545">
        <w:rPr>
          <w:rFonts w:cs="Times New Roman"/>
          <w:szCs w:val="28"/>
        </w:rPr>
        <w:t>availability</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5C029F">
        <w:rPr>
          <w:rFonts w:cs="Times New Roman"/>
          <w:szCs w:val="28"/>
        </w:rPr>
        <w:fldChar w:fldCharType="separate"/>
      </w:r>
      <w:r w:rsidR="002D78D0">
        <w:rPr>
          <w:rFonts w:cs="Times New Roman"/>
          <w:noProof/>
          <w:szCs w:val="28"/>
        </w:rPr>
        <w:t>(Nyffeler, 1999)</w:t>
      </w:r>
      <w:r w:rsidR="005723B1"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Pr="005C029F">
        <w:rPr>
          <w:rFonts w:cs="Times New Roman"/>
          <w:szCs w:val="28"/>
        </w:rPr>
        <w:t xml:space="preserve">In contrast, ladybeetles are actively hunting predators and may preferentially feed on rice herbivores, resulting in stable pest consumption over time. </w:t>
      </w:r>
      <w:r w:rsidR="00C944B3">
        <w:rPr>
          <w:rFonts w:cs="Times New Roman"/>
          <w:szCs w:val="28"/>
        </w:rPr>
        <w:t xml:space="preserve"> </w:t>
      </w:r>
      <w:r w:rsidR="00803AE2">
        <w:rPr>
          <w:rFonts w:cs="Times New Roman"/>
          <w:szCs w:val="28"/>
        </w:rPr>
        <w:t>Because</w:t>
      </w:r>
      <w:r w:rsidRPr="005C029F">
        <w:rPr>
          <w:rFonts w:cs="Times New Roman"/>
          <w:szCs w:val="28"/>
        </w:rPr>
        <w:t xml:space="preserve"> predator foraging modes </w:t>
      </w:r>
      <w:r w:rsidR="005C4BFC">
        <w:rPr>
          <w:rFonts w:cs="Times New Roman"/>
          <w:szCs w:val="28"/>
        </w:rPr>
        <w:t xml:space="preserve">shape </w:t>
      </w:r>
      <w:r w:rsidRPr="005C029F">
        <w:rPr>
          <w:rFonts w:cs="Times New Roman"/>
          <w:szCs w:val="28"/>
        </w:rPr>
        <w:t xml:space="preserve">predator-prey-plant interactions </w:t>
      </w:r>
      <w:r w:rsidR="005723B1" w:rsidRPr="005C029F">
        <w:rPr>
          <w:rFonts w:cs="Times New Roman"/>
          <w:szCs w:val="28"/>
        </w:rPr>
        <w:fldChar w:fldCharType="begin"/>
      </w:r>
      <w:r w:rsidR="002D78D0">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5C029F">
        <w:rPr>
          <w:rFonts w:cs="Times New Roman"/>
          <w:szCs w:val="28"/>
        </w:rPr>
        <w:fldChar w:fldCharType="separate"/>
      </w:r>
      <w:r w:rsidR="002D78D0">
        <w:rPr>
          <w:rFonts w:cs="Times New Roman"/>
          <w:noProof/>
          <w:szCs w:val="28"/>
        </w:rPr>
        <w:t>(Schmitz, 2008)</w:t>
      </w:r>
      <w:r w:rsidR="005723B1" w:rsidRPr="005C029F">
        <w:rPr>
          <w:rFonts w:cs="Times New Roman"/>
          <w:szCs w:val="28"/>
        </w:rPr>
        <w:fldChar w:fldCharType="end"/>
      </w:r>
      <w:r w:rsidRPr="005C029F">
        <w:rPr>
          <w:rFonts w:cs="Times New Roman"/>
          <w:szCs w:val="28"/>
        </w:rPr>
        <w:t xml:space="preserve">, we </w:t>
      </w:r>
      <w:r w:rsidR="00970C06">
        <w:rPr>
          <w:rFonts w:cs="Times New Roman"/>
          <w:szCs w:val="28"/>
        </w:rPr>
        <w:t>encourage</w:t>
      </w:r>
      <w:r w:rsidRPr="005C029F">
        <w:rPr>
          <w:rFonts w:cs="Times New Roman"/>
          <w:szCs w:val="28"/>
        </w:rPr>
        <w:t xml:space="preserve"> future studies</w:t>
      </w:r>
      <w:r w:rsidR="005C4BFC">
        <w:rPr>
          <w:rFonts w:cs="Times New Roman"/>
          <w:szCs w:val="28"/>
        </w:rPr>
        <w:t xml:space="preserve"> to</w:t>
      </w:r>
      <w:r w:rsidRPr="005C029F">
        <w:rPr>
          <w:rFonts w:cs="Times New Roman"/>
          <w:szCs w:val="28"/>
        </w:rPr>
        <w:t xml:space="preserve"> examine different assemblages of sit-and-wait vs. actively hunting  predators in</w:t>
      </w:r>
      <w:r w:rsidR="005C4BFC">
        <w:rPr>
          <w:rFonts w:cs="Times New Roman"/>
          <w:szCs w:val="28"/>
        </w:rPr>
        <w:t xml:space="preserve"> </w:t>
      </w:r>
      <w:r w:rsidRPr="005C029F">
        <w:rPr>
          <w:rFonts w:cs="Times New Roman"/>
          <w:szCs w:val="28"/>
        </w:rPr>
        <w:t>field</w:t>
      </w:r>
      <w:r w:rsidR="005C4BFC">
        <w:rPr>
          <w:rFonts w:cs="Times New Roman"/>
          <w:szCs w:val="28"/>
        </w:rPr>
        <w:t xml:space="preserve"> conditions</w:t>
      </w:r>
      <w:r w:rsidRPr="005C029F">
        <w:rPr>
          <w:rFonts w:cs="Times New Roman"/>
          <w:szCs w:val="28"/>
        </w:rPr>
        <w:t xml:space="preserve"> to reveal the most efficient </w:t>
      </w:r>
      <w:r w:rsidR="005C4BFC">
        <w:rPr>
          <w:rFonts w:cs="Times New Roman"/>
          <w:szCs w:val="28"/>
        </w:rPr>
        <w:t>bio</w:t>
      </w:r>
      <w:r w:rsidRPr="005C029F">
        <w:rPr>
          <w:rFonts w:cs="Times New Roman"/>
          <w:szCs w:val="28"/>
        </w:rPr>
        <w:t xml:space="preserve">control practice over the </w:t>
      </w:r>
      <w:r w:rsidR="00BE5224">
        <w:rPr>
          <w:rFonts w:cs="Times New Roman"/>
          <w:szCs w:val="28"/>
        </w:rPr>
        <w:t>entire</w:t>
      </w:r>
      <w:r w:rsidRPr="005C029F">
        <w:rPr>
          <w:rFonts w:cs="Times New Roman"/>
          <w:szCs w:val="28"/>
        </w:rPr>
        <w:t xml:space="preserve"> crop season.  </w:t>
      </w:r>
    </w:p>
    <w:p w14:paraId="02B76A26" w14:textId="77777777" w:rsidR="005B0566" w:rsidRPr="005C029F" w:rsidRDefault="005B0566" w:rsidP="00145E4B">
      <w:pPr>
        <w:spacing w:after="0" w:line="480" w:lineRule="auto"/>
        <w:rPr>
          <w:rFonts w:cs="Times New Roman"/>
          <w:b/>
          <w:color w:val="0070C0"/>
          <w:szCs w:val="28"/>
        </w:rPr>
      </w:pPr>
    </w:p>
    <w:p w14:paraId="516FE6E8" w14:textId="0CA6F2AA" w:rsidR="00F7512A" w:rsidRPr="005C029F" w:rsidRDefault="00FE6BE4" w:rsidP="000D3626">
      <w:pPr>
        <w:spacing w:after="0" w:line="480" w:lineRule="auto"/>
        <w:jc w:val="left"/>
        <w:rPr>
          <w:rFonts w:cs="Times New Roman"/>
          <w:i/>
          <w:szCs w:val="28"/>
        </w:rPr>
      </w:pPr>
      <w:r>
        <w:rPr>
          <w:rFonts w:cs="Times New Roman"/>
          <w:i/>
          <w:szCs w:val="28"/>
        </w:rPr>
        <w:t>4.2</w:t>
      </w:r>
      <w:r w:rsidR="00BC6D1E">
        <w:rPr>
          <w:rFonts w:cs="Times New Roman"/>
          <w:i/>
          <w:szCs w:val="28"/>
        </w:rPr>
        <w:t>.</w:t>
      </w:r>
      <w:r w:rsidR="000D3626">
        <w:rPr>
          <w:rFonts w:cs="Times New Roman"/>
          <w:i/>
          <w:szCs w:val="28"/>
        </w:rPr>
        <w:t xml:space="preserve"> </w:t>
      </w:r>
      <w:r>
        <w:rPr>
          <w:rFonts w:cs="Times New Roman"/>
          <w:i/>
          <w:szCs w:val="28"/>
        </w:rPr>
        <w:t xml:space="preserve"> </w:t>
      </w:r>
      <w:r w:rsidR="00DD4E15" w:rsidRPr="008465A0">
        <w:rPr>
          <w:rFonts w:cs="Times New Roman"/>
          <w:i/>
          <w:szCs w:val="28"/>
        </w:rPr>
        <w:t>Generalists exhibit consistent pest consumption patterns over year</w:t>
      </w:r>
      <w:r w:rsidR="00DD4E15" w:rsidRPr="005C029F">
        <w:rPr>
          <w:rFonts w:cs="Times New Roman"/>
          <w:i/>
          <w:szCs w:val="28"/>
        </w:rPr>
        <w:t>s</w:t>
      </w:r>
    </w:p>
    <w:p w14:paraId="4CFA277A" w14:textId="6BEFF2CD" w:rsidR="005B0566" w:rsidRPr="005C029F" w:rsidRDefault="00DD4E15" w:rsidP="00FE6BE4">
      <w:pPr>
        <w:spacing w:after="0" w:line="480" w:lineRule="auto"/>
        <w:ind w:firstLine="720"/>
        <w:jc w:val="left"/>
        <w:rPr>
          <w:rFonts w:cs="Times New Roman"/>
          <w:i/>
          <w:szCs w:val="28"/>
        </w:rPr>
      </w:pPr>
      <w:r w:rsidRPr="005C029F">
        <w:rPr>
          <w:rFonts w:cs="Times New Roman"/>
          <w:szCs w:val="28"/>
        </w:rPr>
        <w:t>Ideal biocontrol agents provide</w:t>
      </w:r>
      <w:r w:rsidR="00BE5224">
        <w:rPr>
          <w:rFonts w:cs="Times New Roman"/>
          <w:szCs w:val="28"/>
        </w:rPr>
        <w:t xml:space="preserve"> a</w:t>
      </w:r>
      <w:r w:rsidRPr="005C029F">
        <w:rPr>
          <w:rFonts w:cs="Times New Roman"/>
          <w:szCs w:val="28"/>
        </w:rPr>
        <w:t xml:space="preserv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w:t>
      </w:r>
      <w:r w:rsidR="007E4509" w:rsidRPr="005C029F">
        <w:rPr>
          <w:rFonts w:cs="Times New Roman"/>
          <w:szCs w:val="28"/>
        </w:rPr>
        <w:t>despite</w:t>
      </w:r>
      <w:r w:rsidR="007E4509">
        <w:rPr>
          <w:rFonts w:cs="Times New Roman"/>
          <w:szCs w:val="28"/>
        </w:rPr>
        <w:t xml:space="preserve"> various </w:t>
      </w:r>
      <w:r w:rsidR="00095721">
        <w:rPr>
          <w:rFonts w:cs="Times New Roman"/>
          <w:szCs w:val="28"/>
        </w:rPr>
        <w:t xml:space="preserve">abiotic and biotic </w:t>
      </w:r>
      <w:r w:rsidRPr="005C029F">
        <w:rPr>
          <w:rFonts w:cs="Times New Roman"/>
          <w:szCs w:val="28"/>
        </w:rPr>
        <w:t xml:space="preserve">environmental conditions. </w:t>
      </w:r>
      <w:r w:rsidR="007E4509">
        <w:rPr>
          <w:rFonts w:cs="Times New Roman"/>
          <w:szCs w:val="28"/>
        </w:rPr>
        <w:t xml:space="preserve"> </w:t>
      </w:r>
      <w:r w:rsidRPr="005C029F">
        <w:rPr>
          <w:rFonts w:cs="Times New Roman"/>
          <w:szCs w:val="28"/>
        </w:rPr>
        <w:t xml:space="preserve">Specifically, regarding the abiotic factors, the daily mean temperature, particularly from April to June, varied substantially among years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w:t>
      </w:r>
      <w:r w:rsidRPr="005C029F">
        <w:rPr>
          <w:rFonts w:cs="Times New Roman"/>
          <w:szCs w:val="28"/>
        </w:rPr>
        <w:lastRenderedPageBreak/>
        <w:t xml:space="preserve">the three study years, with multiple high precipitation events in 2017, overall low precipitation in 2018, and relatively </w:t>
      </w:r>
      <w:r w:rsidR="00BE5224">
        <w:rPr>
          <w:rFonts w:cs="Times New Roman"/>
          <w:szCs w:val="28"/>
        </w:rPr>
        <w:t xml:space="preserve">uniform </w:t>
      </w:r>
      <w:r w:rsidRPr="005C029F">
        <w:rPr>
          <w:rFonts w:cs="Times New Roman"/>
          <w:szCs w:val="28"/>
        </w:rPr>
        <w:t xml:space="preserve">precipitation in 2019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 xml:space="preserve">). </w:t>
      </w:r>
      <w:r w:rsidR="009133F7">
        <w:rPr>
          <w:rFonts w:cs="Times New Roman"/>
          <w:szCs w:val="28"/>
        </w:rPr>
        <w:t xml:space="preserve"> </w:t>
      </w:r>
      <w:r w:rsidRPr="005C029F">
        <w:rPr>
          <w:rFonts w:cs="Times New Roman"/>
          <w:szCs w:val="28"/>
        </w:rPr>
        <w:t>Regarding the biotic factors, the composition of rice herbivores at the flowering and ripening stage</w:t>
      </w:r>
      <w:r w:rsidR="009133F7">
        <w:rPr>
          <w:rFonts w:cs="Times New Roman"/>
          <w:szCs w:val="28"/>
        </w:rPr>
        <w:t>s</w:t>
      </w:r>
      <w:r w:rsidRPr="005C029F">
        <w:rPr>
          <w:rFonts w:cs="Times New Roman"/>
          <w:szCs w:val="28"/>
        </w:rPr>
        <w:t xml:space="preserve"> differed substantially among the three years, in particular the two most dominant groups: leafhoppers (Cicadellidae/</w:t>
      </w:r>
      <w:proofErr w:type="spellStart"/>
      <w:r w:rsidRPr="005C029F">
        <w:rPr>
          <w:rFonts w:cs="Times New Roman"/>
          <w:i/>
          <w:szCs w:val="28"/>
        </w:rPr>
        <w:t>Nephotettix</w:t>
      </w:r>
      <w:proofErr w:type="spellEnd"/>
      <w:r w:rsidRPr="005C029F">
        <w:rPr>
          <w:rFonts w:cs="Times New Roman"/>
          <w:szCs w:val="28"/>
        </w:rPr>
        <w:t>) and planthoppers (</w:t>
      </w:r>
      <w:proofErr w:type="spellStart"/>
      <w:r w:rsidRPr="005C029F">
        <w:rPr>
          <w:rFonts w:cs="Times New Roman"/>
          <w:szCs w:val="28"/>
        </w:rPr>
        <w:t>Delphacidae</w:t>
      </w:r>
      <w:proofErr w:type="spellEnd"/>
      <w:r w:rsidRPr="005C029F">
        <w:rPr>
          <w:rFonts w:cs="Times New Roman"/>
          <w:szCs w:val="28"/>
        </w:rPr>
        <w:t>/</w:t>
      </w:r>
      <w:proofErr w:type="spellStart"/>
      <w:r w:rsidRPr="005C029F">
        <w:rPr>
          <w:rFonts w:cs="Times New Roman"/>
          <w:i/>
          <w:szCs w:val="28"/>
        </w:rPr>
        <w:t>Nilaparvata</w:t>
      </w:r>
      <w:proofErr w:type="spellEnd"/>
      <w:r w:rsidRPr="005C029F">
        <w:rPr>
          <w:rFonts w:cs="Times New Roman"/>
          <w:szCs w:val="28"/>
        </w:rPr>
        <w:t xml:space="preserve">) (Appendix </w:t>
      </w:r>
      <w:r w:rsidR="00FE0498">
        <w:rPr>
          <w:rFonts w:cs="Times New Roman"/>
          <w:szCs w:val="28"/>
        </w:rPr>
        <w:t>A</w:t>
      </w:r>
      <w:r w:rsidRPr="005C029F">
        <w:rPr>
          <w:rFonts w:cs="Times New Roman"/>
          <w:szCs w:val="28"/>
        </w:rPr>
        <w:t xml:space="preserve">: Table S3). </w:t>
      </w:r>
      <w:r w:rsidR="009133F7">
        <w:rPr>
          <w:rFonts w:cs="Times New Roman"/>
          <w:szCs w:val="28"/>
        </w:rPr>
        <w:t xml:space="preserve"> </w:t>
      </w:r>
      <w:r w:rsidRPr="005C029F">
        <w:rPr>
          <w:rFonts w:cs="Times New Roman"/>
          <w:szCs w:val="28"/>
        </w:rPr>
        <w:t xml:space="preserve">Although </w:t>
      </w:r>
      <w:r w:rsidR="006B6C63" w:rsidRPr="005C029F">
        <w:rPr>
          <w:rFonts w:cs="Times New Roman"/>
          <w:szCs w:val="28"/>
        </w:rPr>
        <w:t xml:space="preserve">both </w:t>
      </w:r>
      <w:r w:rsidRPr="005C029F">
        <w:rPr>
          <w:rFonts w:cs="Times New Roman"/>
          <w:szCs w:val="28"/>
        </w:rPr>
        <w:t>abiotic and biotic factors varied substantially over</w:t>
      </w:r>
      <w:r w:rsidR="00BE5224">
        <w:rPr>
          <w:rFonts w:cs="Times New Roman"/>
          <w:szCs w:val="28"/>
        </w:rPr>
        <w:t xml:space="preserve"> the</w:t>
      </w:r>
      <w:r w:rsidRPr="005C029F">
        <w:rPr>
          <w:rFonts w:cs="Times New Roman"/>
          <w:szCs w:val="28"/>
        </w:rPr>
        <w:t xml:space="preserve"> years </w:t>
      </w:r>
      <w:r w:rsidR="00BE5224">
        <w:rPr>
          <w:rFonts w:cs="Times New Roman"/>
          <w:szCs w:val="28"/>
        </w:rPr>
        <w:t>of</w:t>
      </w:r>
      <w:r w:rsidRPr="005C029F">
        <w:rPr>
          <w:rFonts w:cs="Times New Roman"/>
          <w:szCs w:val="28"/>
        </w:rPr>
        <w:t xml:space="preserve"> our study, pest 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 xml:space="preserve">that GAPs can be a predictable, valuable tool for pest control in </w:t>
      </w:r>
      <w:del w:id="125" w:author="Gen-Chang Hsu" w:date="2024-08-17T22:09:00Z" w16du:dateUtc="2024-08-18T02:09:00Z">
        <w:r w:rsidR="00C7288D" w:rsidRPr="005C029F" w:rsidDel="0024779E">
          <w:rPr>
            <w:rFonts w:cs="Times New Roman"/>
            <w:szCs w:val="28"/>
          </w:rPr>
          <w:delText xml:space="preserve">sustainable </w:delText>
        </w:r>
      </w:del>
      <w:ins w:id="126" w:author="Gen-Chang Hsu" w:date="2024-08-17T22:09:00Z" w16du:dateUtc="2024-08-18T02:09:00Z">
        <w:r w:rsidR="0024779E">
          <w:rPr>
            <w:rFonts w:cs="Times New Roman"/>
            <w:szCs w:val="28"/>
          </w:rPr>
          <w:t>rice fields</w:t>
        </w:r>
      </w:ins>
      <w:del w:id="127" w:author="Gen-Chang Hsu" w:date="2024-08-17T22:09:00Z" w16du:dateUtc="2024-08-18T02:09:00Z">
        <w:r w:rsidR="00C7288D" w:rsidRPr="005C029F" w:rsidDel="0024779E">
          <w:rPr>
            <w:rFonts w:cs="Times New Roman"/>
            <w:szCs w:val="28"/>
          </w:rPr>
          <w:delText>agriculture</w:delText>
        </w:r>
      </w:del>
      <w:r w:rsidR="001D7B88">
        <w:rPr>
          <w:rFonts w:cs="Times New Roman"/>
          <w:szCs w:val="28"/>
        </w:rPr>
        <w:t xml:space="preserve"> </w:t>
      </w:r>
      <w:r w:rsidR="00C7288D" w:rsidRPr="005C029F">
        <w:rPr>
          <w:rFonts w:cs="Times New Roman"/>
          <w:szCs w:val="28"/>
        </w:rPr>
        <w:fldChar w:fldCharType="begin"/>
      </w:r>
      <w:r w:rsidR="00DE3109">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5C029F">
        <w:rPr>
          <w:rFonts w:cs="Times New Roman"/>
          <w:szCs w:val="28"/>
        </w:rPr>
        <w:fldChar w:fldCharType="separate"/>
      </w:r>
      <w:r w:rsidR="00DE3109">
        <w:rPr>
          <w:rFonts w:cs="Times New Roman"/>
          <w:noProof/>
          <w:szCs w:val="28"/>
        </w:rPr>
        <w:t>(but see Eitzinger</w:t>
      </w:r>
      <w:r w:rsidR="00DE3109" w:rsidRPr="00DE3109">
        <w:rPr>
          <w:rFonts w:cs="Times New Roman"/>
          <w:i/>
          <w:noProof/>
          <w:szCs w:val="28"/>
        </w:rPr>
        <w:t xml:space="preserve"> et al.</w:t>
      </w:r>
      <w:r w:rsidR="00DE3109">
        <w:rPr>
          <w:rFonts w:cs="Times New Roman"/>
          <w:noProof/>
          <w:szCs w:val="28"/>
        </w:rPr>
        <w:t>, 2021)</w:t>
      </w:r>
      <w:r w:rsidR="00C7288D" w:rsidRPr="005C029F">
        <w:rPr>
          <w:rFonts w:cs="Times New Roman"/>
          <w:szCs w:val="28"/>
        </w:rPr>
        <w:fldChar w:fldCharType="end"/>
      </w:r>
      <w:r w:rsidR="00C7288D" w:rsidRPr="005C029F">
        <w:rPr>
          <w:rFonts w:cs="Times New Roman"/>
          <w:szCs w:val="28"/>
        </w:rPr>
        <w:t xml:space="preserve">. </w:t>
      </w:r>
    </w:p>
    <w:p w14:paraId="33C951F5" w14:textId="77777777" w:rsidR="005B0566" w:rsidRPr="005C029F" w:rsidRDefault="00DD4E15" w:rsidP="00145E4B">
      <w:pPr>
        <w:spacing w:after="0" w:line="480" w:lineRule="auto"/>
        <w:rPr>
          <w:rFonts w:cs="Times New Roman"/>
          <w:szCs w:val="28"/>
        </w:rPr>
      </w:pPr>
      <w:r w:rsidRPr="005C029F">
        <w:rPr>
          <w:rFonts w:cs="Times New Roman"/>
          <w:szCs w:val="28"/>
        </w:rPr>
        <w:tab/>
      </w:r>
    </w:p>
    <w:p w14:paraId="4D59E74A" w14:textId="43804C3F" w:rsidR="005B0566" w:rsidRPr="005C029F" w:rsidRDefault="00FE6BE4" w:rsidP="000D3626">
      <w:pPr>
        <w:spacing w:after="0" w:line="480" w:lineRule="auto"/>
        <w:jc w:val="left"/>
        <w:rPr>
          <w:rFonts w:cs="Times New Roman"/>
          <w:i/>
          <w:szCs w:val="28"/>
        </w:rPr>
      </w:pPr>
      <w:r>
        <w:rPr>
          <w:rFonts w:cs="Times New Roman"/>
          <w:i/>
          <w:szCs w:val="28"/>
        </w:rPr>
        <w:t>4.</w:t>
      </w:r>
      <w:r w:rsidR="000D3626">
        <w:rPr>
          <w:rFonts w:cs="Times New Roman"/>
          <w:i/>
          <w:szCs w:val="28"/>
        </w:rPr>
        <w:t>3</w:t>
      </w:r>
      <w:r>
        <w:rPr>
          <w:rFonts w:cs="Times New Roman"/>
          <w:i/>
          <w:szCs w:val="28"/>
        </w:rPr>
        <w:t>.</w:t>
      </w:r>
      <w:r w:rsidR="000D3626">
        <w:rPr>
          <w:rFonts w:cs="Times New Roman"/>
          <w:i/>
          <w:szCs w:val="28"/>
        </w:rPr>
        <w:t xml:space="preserve"> </w:t>
      </w:r>
      <w:r>
        <w:rPr>
          <w:rFonts w:cs="Times New Roman"/>
          <w:i/>
          <w:szCs w:val="28"/>
        </w:rPr>
        <w:t xml:space="preserve"> </w:t>
      </w:r>
      <w:r w:rsidR="00DD4E15" w:rsidRPr="005C029F">
        <w:rPr>
          <w:rFonts w:cs="Times New Roman"/>
          <w:i/>
          <w:szCs w:val="28"/>
        </w:rPr>
        <w:t>Factors associated with pest consumption by predators</w:t>
      </w:r>
    </w:p>
    <w:p w14:paraId="0D0AE012" w14:textId="31E09E2F" w:rsidR="005B0566" w:rsidRPr="005C029F" w:rsidRDefault="00DD4E15" w:rsidP="00FE6BE4">
      <w:pPr>
        <w:spacing w:after="0" w:line="480" w:lineRule="auto"/>
        <w:ind w:firstLine="720"/>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w:t>
      </w:r>
      <w:proofErr w:type="spellStart"/>
      <w:r w:rsidRPr="005C029F">
        <w:rPr>
          <w:rFonts w:cs="Times New Roman"/>
          <w:szCs w:val="28"/>
        </w:rPr>
        <w:t>GAPs’</w:t>
      </w:r>
      <w:proofErr w:type="spellEnd"/>
      <w:r w:rsidRPr="005C029F">
        <w:rPr>
          <w:rFonts w:cs="Times New Roman"/>
          <w:szCs w:val="28"/>
        </w:rPr>
        <w:t xml:space="preserve"> diets differed between farm types and among crop stages but was not associated with the percent forest cover surrounding the farms or the relative abundance of rice herbivores in the field.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t>
      </w:r>
      <w:r w:rsidR="00493EB2">
        <w:rPr>
          <w:rFonts w:cs="Times New Roman"/>
          <w:szCs w:val="28"/>
        </w:rPr>
        <w:t>to</w:t>
      </w:r>
      <w:r w:rsidRPr="005C029F">
        <w:rPr>
          <w:rFonts w:cs="Times New Roman"/>
          <w:szCs w:val="28"/>
        </w:rPr>
        <w:t xml:space="preserve"> those in organic farms. </w:t>
      </w:r>
      <w:r w:rsidR="00005E76">
        <w:rPr>
          <w:rFonts w:cs="Times New Roman"/>
          <w:szCs w:val="28"/>
        </w:rPr>
        <w:t xml:space="preserve"> </w:t>
      </w:r>
      <w:r w:rsidR="00422719" w:rsidRPr="005C029F">
        <w:rPr>
          <w:rFonts w:cs="Times New Roman"/>
          <w:szCs w:val="28"/>
        </w:rPr>
        <w:t xml:space="preserve">There </w:t>
      </w:r>
      <w:r w:rsidR="00493EB2">
        <w:rPr>
          <w:rFonts w:cs="Times New Roman"/>
          <w:szCs w:val="28"/>
        </w:rPr>
        <w:t>are</w:t>
      </w:r>
      <w:r w:rsidR="00422719" w:rsidRPr="005C029F">
        <w:rPr>
          <w:rFonts w:cs="Times New Roman"/>
          <w:szCs w:val="28"/>
        </w:rPr>
        <w:t xml:space="preserv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5723B1" w:rsidRPr="005C029F">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 </w:instrText>
      </w:r>
      <w:r w:rsidR="00A95473">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DATA </w:instrText>
      </w:r>
      <w:r w:rsidR="00A95473">
        <w:rPr>
          <w:rFonts w:cs="Times New Roman"/>
          <w:szCs w:val="28"/>
        </w:rPr>
      </w:r>
      <w:r w:rsidR="00A95473">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A95473">
        <w:rPr>
          <w:rFonts w:cs="Times New Roman"/>
          <w:noProof/>
          <w:szCs w:val="28"/>
        </w:rPr>
        <w:t>(Bengtsson</w:t>
      </w:r>
      <w:r w:rsidR="00A95473" w:rsidRPr="00A95473">
        <w:rPr>
          <w:rFonts w:cs="Times New Roman"/>
          <w:i/>
          <w:noProof/>
          <w:szCs w:val="28"/>
        </w:rPr>
        <w:t xml:space="preserve"> et al.</w:t>
      </w:r>
      <w:r w:rsidR="00A95473">
        <w:rPr>
          <w:rFonts w:cs="Times New Roman"/>
          <w:noProof/>
          <w:szCs w:val="28"/>
        </w:rPr>
        <w:t>, 2005; Birkhofer</w:t>
      </w:r>
      <w:r w:rsidR="00A95473" w:rsidRPr="00A95473">
        <w:rPr>
          <w:rFonts w:cs="Times New Roman"/>
          <w:i/>
          <w:noProof/>
          <w:szCs w:val="28"/>
        </w:rPr>
        <w:t xml:space="preserve"> et al.</w:t>
      </w:r>
      <w:r w:rsidR="00A95473">
        <w:rPr>
          <w:rFonts w:cs="Times New Roman"/>
          <w:noProof/>
          <w:szCs w:val="28"/>
        </w:rPr>
        <w:t>, 2008; Lichtenberg</w:t>
      </w:r>
      <w:r w:rsidR="00A95473" w:rsidRPr="00A95473">
        <w:rPr>
          <w:rFonts w:cs="Times New Roman"/>
          <w:i/>
          <w:noProof/>
          <w:szCs w:val="28"/>
        </w:rPr>
        <w:t xml:space="preserve"> et al.</w:t>
      </w:r>
      <w:r w:rsidR="00A95473">
        <w:rPr>
          <w:rFonts w:cs="Times New Roman"/>
          <w:noProof/>
          <w:szCs w:val="28"/>
        </w:rPr>
        <w:t>, 2017)</w:t>
      </w:r>
      <w:r w:rsidR="005723B1"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5723B1" w:rsidRPr="005C029F">
        <w:rPr>
          <w:rFonts w:cs="Times New Roman"/>
          <w:szCs w:val="28"/>
        </w:rPr>
        <w:fldChar w:fldCharType="begin"/>
      </w:r>
      <w:r w:rsidR="002D78D0">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5C029F">
        <w:rPr>
          <w:rFonts w:cs="Times New Roman"/>
          <w:szCs w:val="28"/>
        </w:rPr>
        <w:fldChar w:fldCharType="separate"/>
      </w:r>
      <w:r w:rsidR="002D78D0">
        <w:rPr>
          <w:rFonts w:cs="Times New Roman"/>
          <w:noProof/>
          <w:szCs w:val="28"/>
        </w:rPr>
        <w:t>(Porcel</w:t>
      </w:r>
      <w:r w:rsidR="002D78D0" w:rsidRPr="002D78D0">
        <w:rPr>
          <w:rFonts w:cs="Times New Roman"/>
          <w:i/>
          <w:noProof/>
          <w:szCs w:val="28"/>
        </w:rPr>
        <w:t xml:space="preserve"> et al.</w:t>
      </w:r>
      <w:r w:rsidR="002D78D0">
        <w:rPr>
          <w:rFonts w:cs="Times New Roman"/>
          <w:noProof/>
          <w:szCs w:val="28"/>
        </w:rPr>
        <w:t>, 2018)</w:t>
      </w:r>
      <w:r w:rsidR="005723B1" w:rsidRPr="005C029F">
        <w:rPr>
          <w:rFonts w:cs="Times New Roman"/>
          <w:szCs w:val="28"/>
        </w:rPr>
        <w:fldChar w:fldCharType="end"/>
      </w:r>
      <w:r w:rsidRPr="005C029F">
        <w:rPr>
          <w:rFonts w:cs="Times New Roman"/>
          <w:szCs w:val="28"/>
        </w:rPr>
        <w:t>, leading to higher</w:t>
      </w:r>
      <w:r w:rsidR="00AC0C58" w:rsidRPr="005C029F">
        <w:rPr>
          <w:rFonts w:cs="Times New Roman"/>
          <w:szCs w:val="28"/>
        </w:rPr>
        <w:t xml:space="preserve"> predator-prey</w:t>
      </w:r>
      <w:r w:rsidRPr="005C029F">
        <w:rPr>
          <w:rFonts w:cs="Times New Roman"/>
          <w:szCs w:val="28"/>
        </w:rPr>
        <w:t xml:space="preserve"> encounter rates and </w:t>
      </w:r>
      <w:r w:rsidR="00493EB2">
        <w:rPr>
          <w:rFonts w:cs="Times New Roman"/>
          <w:szCs w:val="28"/>
        </w:rPr>
        <w:t xml:space="preserve">thus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highlight the important but overlooked biocontrol value of GAPs in conventional farming systems. </w:t>
      </w:r>
    </w:p>
    <w:p w14:paraId="7542D260" w14:textId="368BB2CC" w:rsidR="00A24F0A" w:rsidRPr="005C029F" w:rsidRDefault="00DD4E15" w:rsidP="00145E4B">
      <w:pPr>
        <w:spacing w:after="0" w:line="480" w:lineRule="auto"/>
        <w:ind w:firstLine="720"/>
        <w:jc w:val="left"/>
        <w:rPr>
          <w:rFonts w:cs="Times New Roman"/>
          <w:szCs w:val="28"/>
        </w:rPr>
      </w:pPr>
      <w:r w:rsidRPr="005C029F">
        <w:rPr>
          <w:rFonts w:cs="Times New Roman"/>
          <w:szCs w:val="28"/>
        </w:rPr>
        <w:t>Besides farming practice</w:t>
      </w:r>
      <w:r w:rsidR="00BE5224">
        <w:rPr>
          <w:rFonts w:cs="Times New Roman"/>
          <w:szCs w:val="28"/>
        </w:rPr>
        <w:t>s</w:t>
      </w:r>
      <w:r w:rsidRPr="005C029F">
        <w:rPr>
          <w:rFonts w:cs="Times New Roman"/>
          <w:szCs w:val="28"/>
        </w:rPr>
        <w:t>, crop stage</w:t>
      </w:r>
      <w:r w:rsidR="00E754A0">
        <w:rPr>
          <w:rFonts w:cs="Times New Roman"/>
          <w:szCs w:val="28"/>
        </w:rPr>
        <w:t>s</w:t>
      </w:r>
      <w:r w:rsidRPr="005C029F">
        <w:rPr>
          <w:rFonts w:cs="Times New Roman"/>
          <w:szCs w:val="28"/>
        </w:rPr>
        <w:t xml:space="preserv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tillering) to late (ripening) stage</w:t>
      </w:r>
      <w:r w:rsidR="00BE5224">
        <w:rPr>
          <w:rFonts w:cs="Times New Roman"/>
          <w:szCs w:val="28"/>
        </w:rPr>
        <w:t>s</w:t>
      </w:r>
      <w:r w:rsidRPr="005C029F">
        <w:rPr>
          <w:rFonts w:cs="Times New Roman"/>
          <w:szCs w:val="28"/>
        </w:rPr>
        <w:t xml:space="preserve">,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w:t>
      </w:r>
      <w:r w:rsidR="00BE5224">
        <w:rPr>
          <w:rFonts w:cs="Times New Roman"/>
          <w:szCs w:val="28"/>
        </w:rPr>
        <w:t xml:space="preserve">the </w:t>
      </w:r>
      <w:r w:rsidR="00E44EB8" w:rsidRPr="005C029F">
        <w:rPr>
          <w:rFonts w:cs="Times New Roman"/>
          <w:szCs w:val="28"/>
        </w:rPr>
        <w:t xml:space="preserve">late </w:t>
      </w:r>
      <w:r w:rsidRPr="005C029F">
        <w:rPr>
          <w:rFonts w:cs="Times New Roman"/>
          <w:szCs w:val="28"/>
        </w:rPr>
        <w:t xml:space="preserve">crop season </w:t>
      </w:r>
      <w:r w:rsidR="005723B1" w:rsidRPr="005C029F">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Roubinet</w:t>
      </w:r>
      <w:r w:rsidR="002D78D0" w:rsidRPr="002D78D0">
        <w:rPr>
          <w:rFonts w:cs="Times New Roman"/>
          <w:i/>
          <w:noProof/>
          <w:szCs w:val="28"/>
        </w:rPr>
        <w:t xml:space="preserve"> et al.</w:t>
      </w:r>
      <w:r w:rsidR="002D78D0">
        <w:rPr>
          <w:rFonts w:cs="Times New Roman"/>
          <w:noProof/>
          <w:szCs w:val="28"/>
        </w:rPr>
        <w:t xml:space="preserve">, </w:t>
      </w:r>
      <w:r w:rsidR="002D78D0">
        <w:rPr>
          <w:rFonts w:cs="Times New Roman"/>
          <w:noProof/>
          <w:szCs w:val="28"/>
        </w:rPr>
        <w:lastRenderedPageBreak/>
        <w:t>2017;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w:t>
      </w:r>
      <w:r w:rsidR="00950546">
        <w:rPr>
          <w:rFonts w:cs="Times New Roman"/>
          <w:szCs w:val="28"/>
        </w:rPr>
        <w:t xml:space="preserve"> </w:t>
      </w:r>
      <w:r w:rsidR="00756659">
        <w:rPr>
          <w:rFonts w:cs="Times New Roman"/>
          <w:szCs w:val="28"/>
        </w:rPr>
        <w:t xml:space="preserve">This may be because </w:t>
      </w:r>
      <w:r w:rsidRPr="005C029F">
        <w:rPr>
          <w:rFonts w:cs="Times New Roman"/>
          <w:szCs w:val="28"/>
        </w:rPr>
        <w:t>pest populations increased</w:t>
      </w:r>
      <w:r w:rsidR="00B917D0" w:rsidRPr="005C029F">
        <w:rPr>
          <w:rFonts w:cs="Times New Roman"/>
          <w:szCs w:val="28"/>
        </w:rPr>
        <w:t xml:space="preserve"> with</w:t>
      </w:r>
      <w:r w:rsidRPr="005C029F">
        <w:rPr>
          <w:rFonts w:cs="Times New Roman"/>
          <w:szCs w:val="28"/>
        </w:rPr>
        <w:t xml:space="preserve"> </w:t>
      </w:r>
      <w:r w:rsidR="00B917D0" w:rsidRPr="005C029F">
        <w:rPr>
          <w:rFonts w:cs="Times New Roman"/>
          <w:szCs w:val="28"/>
        </w:rPr>
        <w:t xml:space="preserve">rice development </w:t>
      </w:r>
      <w:r w:rsidRPr="005C029F">
        <w:rPr>
          <w:rFonts w:cs="Times New Roman"/>
          <w:szCs w:val="28"/>
        </w:rPr>
        <w:t xml:space="preserve">and </w:t>
      </w:r>
      <w:r w:rsidR="00E446BA" w:rsidRPr="005C029F">
        <w:rPr>
          <w:rFonts w:cs="Times New Roman"/>
          <w:szCs w:val="28"/>
        </w:rPr>
        <w:t xml:space="preserve">eventually </w:t>
      </w:r>
      <w:r w:rsidRPr="005C029F">
        <w:rPr>
          <w:rFonts w:cs="Times New Roman"/>
          <w:szCs w:val="28"/>
        </w:rPr>
        <w:t xml:space="preserve">predominated, leading to high pest consumption by </w:t>
      </w:r>
      <w:r w:rsidR="00E446BA" w:rsidRPr="005C029F">
        <w:rPr>
          <w:rFonts w:cs="Times New Roman"/>
          <w:szCs w:val="28"/>
        </w:rPr>
        <w:t xml:space="preserve">GAPs at </w:t>
      </w:r>
      <w:r w:rsidR="00846CB7" w:rsidRPr="005C029F">
        <w:rPr>
          <w:rFonts w:cs="Times New Roman"/>
          <w:szCs w:val="28"/>
        </w:rPr>
        <w:t>the flowering and ripening stages</w:t>
      </w:r>
      <w:r w:rsidRPr="005C029F">
        <w:rPr>
          <w:rFonts w:cs="Times New Roman"/>
          <w:szCs w:val="28"/>
        </w:rPr>
        <w:t xml:space="preserve">. </w:t>
      </w:r>
      <w:r w:rsidR="00BD1373">
        <w:rPr>
          <w:rFonts w:cs="Times New Roman"/>
          <w:szCs w:val="28"/>
        </w:rPr>
        <w:t xml:space="preserve"> </w:t>
      </w:r>
      <w:r w:rsidRPr="005C029F">
        <w:rPr>
          <w:rFonts w:cs="Times New Roman"/>
          <w:szCs w:val="28"/>
        </w:rPr>
        <w:t>These findings indicate a higher biocontrol value of predators when the crop production is most vulnerable to pest damage.</w:t>
      </w:r>
      <w:r w:rsidR="00BD1373">
        <w:rPr>
          <w:rFonts w:cs="Times New Roman"/>
          <w:szCs w:val="28"/>
        </w:rPr>
        <w:t xml:space="preserve"> </w:t>
      </w:r>
      <w:r w:rsidRPr="005C029F">
        <w:rPr>
          <w:rFonts w:cs="Times New Roman"/>
          <w:szCs w:val="28"/>
        </w:rPr>
        <w:t xml:space="preserve"> Therefore, </w:t>
      </w:r>
      <w:r w:rsidR="00A24F0A" w:rsidRPr="005C029F">
        <w:rPr>
          <w:rFonts w:cs="Times New Roman"/>
          <w:szCs w:val="28"/>
        </w:rPr>
        <w:t xml:space="preserve">farming practitioners may want to avoid practices that harm predators (e.g., chemical applications) during </w:t>
      </w:r>
      <w:r w:rsidR="001225DD">
        <w:rPr>
          <w:rFonts w:cs="Times New Roman"/>
          <w:szCs w:val="28"/>
        </w:rPr>
        <w:t>this period</w:t>
      </w:r>
      <w:r w:rsidR="00A24F0A" w:rsidRPr="005C029F">
        <w:rPr>
          <w:rFonts w:cs="Times New Roman"/>
          <w:szCs w:val="28"/>
        </w:rPr>
        <w:t xml:space="preserve"> to maintain healthy predator populations and associated ecosystem services.</w:t>
      </w:r>
    </w:p>
    <w:p w14:paraId="17D13A0D" w14:textId="4638F926"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00DC18B9">
        <w:rPr>
          <w:rFonts w:cs="Times New Roman"/>
          <w:szCs w:val="28"/>
        </w:rPr>
        <w:t>C</w:t>
      </w:r>
      <w:r w:rsidRPr="005C029F">
        <w:rPr>
          <w:rFonts w:cs="Times New Roman"/>
          <w:szCs w:val="28"/>
        </w:rPr>
        <w:t>omplex</w:t>
      </w:r>
      <w:r w:rsidR="00051927">
        <w:rPr>
          <w:rFonts w:cs="Times New Roman"/>
          <w:szCs w:val="28"/>
        </w:rPr>
        <w:t xml:space="preserve"> habitat structure</w:t>
      </w:r>
      <w:r w:rsidR="00DC18B9">
        <w:rPr>
          <w:rFonts w:cs="Times New Roman"/>
          <w:szCs w:val="28"/>
        </w:rPr>
        <w:t xml:space="preserve"> </w:t>
      </w:r>
      <w:r w:rsidR="00051927">
        <w:rPr>
          <w:rFonts w:cs="Times New Roman"/>
          <w:szCs w:val="28"/>
        </w:rPr>
        <w:t xml:space="preserve">(e.g., </w:t>
      </w:r>
      <w:r w:rsidRPr="005C029F">
        <w:rPr>
          <w:rFonts w:cs="Times New Roman"/>
          <w:szCs w:val="28"/>
        </w:rPr>
        <w:t>surrounding vegetation</w:t>
      </w:r>
      <w:r w:rsidR="00051927">
        <w:rPr>
          <w:rFonts w:cs="Times New Roman"/>
          <w:szCs w:val="28"/>
        </w:rPr>
        <w:t>)</w:t>
      </w:r>
      <w:r w:rsidRPr="005C029F">
        <w:rPr>
          <w:rFonts w:cs="Times New Roman"/>
          <w:szCs w:val="28"/>
        </w:rPr>
        <w:t xml:space="preserve">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 Diehl</w:t>
      </w:r>
      <w:r w:rsidR="002D78D0" w:rsidRPr="002D78D0">
        <w:rPr>
          <w:rFonts w:cs="Times New Roman"/>
          <w:i/>
          <w:noProof/>
          <w:szCs w:val="28"/>
        </w:rPr>
        <w:t xml:space="preserve"> et al.</w:t>
      </w:r>
      <w:r w:rsidR="002D78D0">
        <w:rPr>
          <w:rFonts w:cs="Times New Roman"/>
          <w:noProof/>
          <w:szCs w:val="28"/>
        </w:rPr>
        <w:t>, 2013)</w:t>
      </w:r>
      <w:r w:rsidR="005723B1"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w:t>
      </w:r>
      <w:r w:rsidR="00DC18B9">
        <w:rPr>
          <w:rFonts w:cs="Times New Roman"/>
          <w:szCs w:val="28"/>
        </w:rPr>
        <w:t xml:space="preserve"> </w:t>
      </w:r>
      <w:r w:rsidRPr="005C029F">
        <w:rPr>
          <w:rFonts w:cs="Times New Roman"/>
          <w:szCs w:val="28"/>
        </w:rPr>
        <w:t xml:space="preserve">This might be because </w:t>
      </w:r>
      <w:r w:rsidR="00CA7591">
        <w:rPr>
          <w:rFonts w:cs="Times New Roman"/>
          <w:szCs w:val="28"/>
        </w:rPr>
        <w:t xml:space="preserve">the </w:t>
      </w:r>
      <w:r w:rsidRPr="005C029F">
        <w:rPr>
          <w:rFonts w:cs="Times New Roman"/>
          <w:szCs w:val="28"/>
        </w:rPr>
        <w:t>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5C029F">
        <w:rPr>
          <w:rFonts w:cs="Times New Roman"/>
          <w:szCs w:val="28"/>
        </w:rPr>
        <w:t xml:space="preserve">where habitat complexity </w:t>
      </w:r>
      <w:r w:rsidR="00CA7591">
        <w:rPr>
          <w:rFonts w:cs="Times New Roman"/>
          <w:szCs w:val="28"/>
        </w:rPr>
        <w:t xml:space="preserve">had no effect on </w:t>
      </w:r>
      <w:r w:rsidRPr="005C029F">
        <w:rPr>
          <w:rFonts w:cs="Times New Roman"/>
          <w:szCs w:val="28"/>
        </w:rPr>
        <w:t>crop herbivore</w:t>
      </w:r>
      <w:r w:rsidR="005D1D26" w:rsidRPr="005C029F">
        <w:rPr>
          <w:rFonts w:cs="Times New Roman"/>
          <w:szCs w:val="28"/>
        </w:rPr>
        <w:t xml:space="preserve"> densities</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w:t>
      </w:r>
      <w:r w:rsidR="005723B1" w:rsidRPr="005C029F">
        <w:rPr>
          <w:rFonts w:cs="Times New Roman"/>
          <w:szCs w:val="28"/>
        </w:rPr>
        <w:fldChar w:fldCharType="end"/>
      </w:r>
      <w:r w:rsidRPr="005C029F">
        <w:rPr>
          <w:rFonts w:cs="Times New Roman"/>
          <w:szCs w:val="28"/>
        </w:rPr>
        <w:t xml:space="preserve">. </w:t>
      </w:r>
      <w:r w:rsidR="004E68D4">
        <w:rPr>
          <w:rFonts w:cs="Times New Roman"/>
          <w:szCs w:val="28"/>
        </w:rPr>
        <w:t xml:space="preserve"> </w:t>
      </w:r>
      <w:r w:rsidR="0026143E">
        <w:rPr>
          <w:rFonts w:cs="Times New Roman"/>
          <w:szCs w:val="28"/>
        </w:rPr>
        <w:t>Furthermore</w:t>
      </w:r>
      <w:r w:rsidRPr="007719CB">
        <w:rPr>
          <w:rFonts w:cs="Times New Roman"/>
          <w:szCs w:val="28"/>
        </w:rPr>
        <w:t xml:space="preserve">, although the diet composition of generalist predators </w:t>
      </w:r>
      <w:r w:rsidR="0026143E">
        <w:rPr>
          <w:rFonts w:cs="Times New Roman"/>
          <w:szCs w:val="28"/>
        </w:rPr>
        <w:t xml:space="preserve">may </w:t>
      </w:r>
      <w:r w:rsidR="00746FDC" w:rsidRPr="007719CB">
        <w:rPr>
          <w:rFonts w:cs="Times New Roman"/>
          <w:szCs w:val="28"/>
        </w:rPr>
        <w:t>correlate</w:t>
      </w:r>
      <w:r w:rsidR="00746FDC" w:rsidRPr="005C029F">
        <w:rPr>
          <w:rFonts w:cs="Times New Roman"/>
          <w:szCs w:val="28"/>
        </w:rPr>
        <w:t xml:space="preserve"> with</w:t>
      </w:r>
      <w:r w:rsidRPr="005C029F">
        <w:rPr>
          <w:rFonts w:cs="Times New Roman"/>
          <w:szCs w:val="28"/>
        </w:rPr>
        <w:t xml:space="preserve"> prey availability in the field </w:t>
      </w:r>
      <w:r w:rsidR="005723B1" w:rsidRPr="005C029F">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Wise</w:t>
      </w:r>
      <w:r w:rsidR="002D78D0" w:rsidRPr="002D78D0">
        <w:rPr>
          <w:rFonts w:cs="Times New Roman"/>
          <w:i/>
          <w:noProof/>
          <w:szCs w:val="28"/>
        </w:rPr>
        <w:t xml:space="preserve"> et al.</w:t>
      </w:r>
      <w:r w:rsidR="002D78D0">
        <w:rPr>
          <w:rFonts w:cs="Times New Roman"/>
          <w:noProof/>
          <w:szCs w:val="28"/>
        </w:rPr>
        <w:t>, 2006;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our beta regression model</w:t>
      </w:r>
      <w:r w:rsidR="007D2510">
        <w:rPr>
          <w:rFonts w:cs="Times New Roman"/>
          <w:szCs w:val="28"/>
        </w:rPr>
        <w:t>s</w:t>
      </w:r>
      <w:r w:rsidRPr="005C029F">
        <w:rPr>
          <w:rFonts w:cs="Times New Roman"/>
          <w:szCs w:val="28"/>
        </w:rPr>
        <w:t xml:space="preserve"> suggest </w:t>
      </w:r>
      <w:r w:rsidR="00746FDC" w:rsidRPr="005C029F">
        <w:rPr>
          <w:rFonts w:cs="Times New Roman"/>
          <w:szCs w:val="28"/>
        </w:rPr>
        <w:t xml:space="preserve">no such correlation between </w:t>
      </w:r>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GAPs.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r w:rsidR="00CC061C">
        <w:rPr>
          <w:rFonts w:cs="Times New Roman"/>
          <w:szCs w:val="28"/>
        </w:rPr>
        <w:t xml:space="preserve"> likely</w:t>
      </w:r>
      <w:r w:rsidR="003B6989" w:rsidRPr="005C029F">
        <w:rPr>
          <w:rFonts w:cs="Times New Roman"/>
          <w:szCs w:val="28"/>
        </w:rPr>
        <w:t xml:space="preserve"> </w:t>
      </w:r>
      <w:r w:rsidR="00CC061C">
        <w:rPr>
          <w:rFonts w:cs="Times New Roman"/>
          <w:szCs w:val="28"/>
        </w:rPr>
        <w:t>associat</w:t>
      </w:r>
      <w:r w:rsidR="00C57121">
        <w:rPr>
          <w:rFonts w:cs="Times New Roman"/>
          <w:szCs w:val="28"/>
        </w:rPr>
        <w:t>ed</w:t>
      </w:r>
      <w:r w:rsidR="003B6989" w:rsidRPr="005C029F">
        <w:rPr>
          <w:rFonts w:cs="Times New Roman"/>
          <w:szCs w:val="28"/>
        </w:rPr>
        <w:t xml:space="preserve"> with various covariates (e.g., rice plant height) and </w:t>
      </w:r>
      <w:r w:rsidR="003B6989" w:rsidRPr="009B6D01">
        <w:rPr>
          <w:rFonts w:cs="Times New Roman"/>
          <w:szCs w:val="28"/>
        </w:rPr>
        <w:t>explaining most variations</w:t>
      </w:r>
      <w:r w:rsidR="003B6989" w:rsidRPr="005C029F">
        <w:rPr>
          <w:rFonts w:cs="Times New Roman"/>
          <w:szCs w:val="28"/>
        </w:rPr>
        <w:t xml:space="preserve"> </w:t>
      </w:r>
      <w:r w:rsidR="009B6D01">
        <w:rPr>
          <w:rFonts w:cs="Times New Roman"/>
          <w:szCs w:val="28"/>
        </w:rPr>
        <w:t xml:space="preserve">in pest consumption by GAPs </w:t>
      </w:r>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14:paraId="50ACCB01" w14:textId="77777777" w:rsidR="005B0566" w:rsidRPr="005C029F" w:rsidRDefault="005B0566" w:rsidP="00145E4B">
      <w:pPr>
        <w:spacing w:after="0" w:line="480" w:lineRule="auto"/>
        <w:jc w:val="left"/>
        <w:rPr>
          <w:rFonts w:cs="Times New Roman"/>
          <w:szCs w:val="28"/>
        </w:rPr>
      </w:pPr>
    </w:p>
    <w:p w14:paraId="0FF4CDBE" w14:textId="3BA2424F" w:rsidR="005B0566" w:rsidRPr="005C029F" w:rsidRDefault="000D3626" w:rsidP="000D3626">
      <w:pPr>
        <w:spacing w:after="0" w:line="480" w:lineRule="auto"/>
        <w:jc w:val="left"/>
        <w:rPr>
          <w:rFonts w:cs="Times New Roman"/>
          <w:i/>
          <w:szCs w:val="28"/>
        </w:rPr>
      </w:pPr>
      <w:r>
        <w:rPr>
          <w:rFonts w:cs="Times New Roman"/>
          <w:i/>
          <w:szCs w:val="28"/>
        </w:rPr>
        <w:t>4</w:t>
      </w:r>
      <w:r w:rsidR="00FE6BE4">
        <w:rPr>
          <w:rFonts w:cs="Times New Roman"/>
          <w:i/>
          <w:szCs w:val="28"/>
        </w:rPr>
        <w:t xml:space="preserve">.4. </w:t>
      </w:r>
      <w:r>
        <w:rPr>
          <w:rFonts w:cs="Times New Roman"/>
          <w:i/>
          <w:szCs w:val="28"/>
        </w:rPr>
        <w:t xml:space="preserve"> </w:t>
      </w:r>
      <w:r w:rsidR="00DD4E15" w:rsidRPr="005C029F">
        <w:rPr>
          <w:rFonts w:cs="Times New Roman"/>
          <w:i/>
          <w:szCs w:val="28"/>
        </w:rPr>
        <w:t>Potential caveats of this study</w:t>
      </w:r>
    </w:p>
    <w:p w14:paraId="3D85A679" w14:textId="62AA3029" w:rsidR="005B0566" w:rsidRPr="005C029F" w:rsidRDefault="00DD4E15" w:rsidP="00FE6BE4">
      <w:pPr>
        <w:spacing w:after="0" w:line="480" w:lineRule="auto"/>
        <w:ind w:firstLine="720"/>
        <w:jc w:val="left"/>
        <w:rPr>
          <w:rFonts w:cs="Times New Roman"/>
          <w:szCs w:val="28"/>
        </w:rPr>
      </w:pPr>
      <w:r w:rsidRPr="005C029F">
        <w:rPr>
          <w:rFonts w:cs="Times New Roman"/>
          <w:szCs w:val="28"/>
        </w:rPr>
        <w:t>Our study demonstrate</w:t>
      </w:r>
      <w:r w:rsidR="009A7C41">
        <w:rPr>
          <w:rFonts w:cs="Times New Roman"/>
          <w:szCs w:val="28"/>
        </w:rPr>
        <w:t>s</w:t>
      </w:r>
      <w:r w:rsidRPr="005C029F">
        <w:rPr>
          <w:rFonts w:cs="Times New Roman"/>
          <w:szCs w:val="28"/>
        </w:rPr>
        <w:t xml:space="preserve">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w:t>
      </w:r>
      <w:r w:rsidR="009A7C41">
        <w:rPr>
          <w:rFonts w:cs="Times New Roman"/>
          <w:szCs w:val="28"/>
        </w:rPr>
        <w:t>s</w:t>
      </w:r>
      <w:r w:rsidRPr="005C029F">
        <w:rPr>
          <w:rFonts w:cs="Times New Roman"/>
          <w:szCs w:val="28"/>
        </w:rPr>
        <w:t xml:space="preserve"> over three years and examines the factors influenc</w:t>
      </w:r>
      <w:r w:rsidR="00FA2F25" w:rsidRPr="005C029F">
        <w:rPr>
          <w:rFonts w:cs="Times New Roman"/>
          <w:szCs w:val="28"/>
        </w:rPr>
        <w:t>ing</w:t>
      </w:r>
      <w:r w:rsidR="00803787">
        <w:rPr>
          <w:rFonts w:cs="Times New Roman"/>
          <w:szCs w:val="28"/>
        </w:rPr>
        <w:t xml:space="preserve"> </w:t>
      </w:r>
      <w:proofErr w:type="spellStart"/>
      <w:r w:rsidR="00803787">
        <w:rPr>
          <w:rFonts w:cs="Times New Roman"/>
          <w:szCs w:val="28"/>
        </w:rPr>
        <w:t>GAPs’</w:t>
      </w:r>
      <w:proofErr w:type="spellEnd"/>
      <w:r w:rsidR="00803787">
        <w:rPr>
          <w:rFonts w:cs="Times New Roman"/>
          <w:szCs w:val="28"/>
        </w:rPr>
        <w:t xml:space="preserve">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w:t>
      </w:r>
      <w:r w:rsidRPr="005C029F">
        <w:rPr>
          <w:rFonts w:cs="Times New Roman"/>
          <w:szCs w:val="28"/>
        </w:rPr>
        <w:lastRenderedPageBreak/>
        <w:t xml:space="preserve">evidence for </w:t>
      </w:r>
      <w:proofErr w:type="spellStart"/>
      <w:r w:rsidR="00FA2F25" w:rsidRPr="005C029F">
        <w:rPr>
          <w:rFonts w:cs="Times New Roman"/>
          <w:szCs w:val="28"/>
        </w:rPr>
        <w:t>GAPs’</w:t>
      </w:r>
      <w:proofErr w:type="spellEnd"/>
      <w:r w:rsidRPr="005C029F">
        <w:rPr>
          <w:rFonts w:cs="Times New Roman"/>
          <w:szCs w:val="28"/>
        </w:rPr>
        <w:t xml:space="preserve"> biocontrol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 xml:space="preserve">consumption in </w:t>
      </w:r>
      <w:proofErr w:type="spellStart"/>
      <w:r w:rsidRPr="005C029F">
        <w:rPr>
          <w:rFonts w:cs="Times New Roman"/>
          <w:szCs w:val="28"/>
        </w:rPr>
        <w:t>GAPs’</w:t>
      </w:r>
      <w:proofErr w:type="spellEnd"/>
      <w:r w:rsidRPr="005C029F">
        <w:rPr>
          <w:rFonts w:cs="Times New Roman"/>
          <w:szCs w:val="28"/>
        </w:rPr>
        <w:t xml:space="preserve"> diet</w:t>
      </w:r>
      <w:r w:rsidR="009A7C41">
        <w:rPr>
          <w:rFonts w:cs="Times New Roman"/>
          <w:szCs w:val="28"/>
        </w:rPr>
        <w:t>s</w:t>
      </w:r>
      <w:r w:rsidRPr="005C029F">
        <w:rPr>
          <w:rFonts w:cs="Times New Roman"/>
          <w:szCs w:val="28"/>
        </w:rPr>
        <w:t xml:space="preserve">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w:t>
      </w:r>
      <w:r w:rsidR="009A7C41" w:rsidRPr="005C029F">
        <w:rPr>
          <w:rFonts w:cs="Times New Roman"/>
          <w:szCs w:val="28"/>
        </w:rPr>
        <w:t xml:space="preserve">not only </w:t>
      </w:r>
      <w:r w:rsidRPr="005C029F">
        <w:rPr>
          <w:rFonts w:cs="Times New Roman"/>
          <w:szCs w:val="28"/>
        </w:rPr>
        <w:t xml:space="preserve">on the per capita effect of predators but also predator density and diversity </w:t>
      </w:r>
      <w:r w:rsidR="005723B1" w:rsidRPr="005C029F">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Letourneau</w:t>
      </w:r>
      <w:r w:rsidR="002D78D0" w:rsidRPr="002D78D0">
        <w:rPr>
          <w:rFonts w:cs="Times New Roman"/>
          <w:i/>
          <w:noProof/>
          <w:szCs w:val="28"/>
        </w:rPr>
        <w:t xml:space="preserve"> et al.</w:t>
      </w:r>
      <w:r w:rsidR="002D78D0">
        <w:rPr>
          <w:rFonts w:cs="Times New Roman"/>
          <w:noProof/>
          <w:szCs w:val="28"/>
        </w:rPr>
        <w:t>, 2009; Rusch</w:t>
      </w:r>
      <w:r w:rsidR="002D78D0" w:rsidRPr="002D78D0">
        <w:rPr>
          <w:rFonts w:cs="Times New Roman"/>
          <w:i/>
          <w:noProof/>
          <w:szCs w:val="28"/>
        </w:rPr>
        <w:t xml:space="preserve"> et al.</w:t>
      </w:r>
      <w:r w:rsidR="002D78D0">
        <w:rPr>
          <w:rFonts w:cs="Times New Roman"/>
          <w:noProof/>
          <w:szCs w:val="28"/>
        </w:rPr>
        <w:t>, 2016)</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connection between per capita pest consumption and overall pest dynamics, </w:t>
      </w:r>
      <w:r w:rsidRPr="005C029F">
        <w:rPr>
          <w:rFonts w:cs="Times New Roman"/>
          <w:szCs w:val="28"/>
        </w:rPr>
        <w:t xml:space="preserve">future work </w:t>
      </w:r>
      <w:r w:rsidR="006045A2" w:rsidRPr="005C029F">
        <w:rPr>
          <w:rFonts w:cs="Times New Roman"/>
          <w:szCs w:val="28"/>
        </w:rPr>
        <w:t xml:space="preserve">may </w:t>
      </w:r>
      <w:r w:rsidRPr="005C029F">
        <w:rPr>
          <w:rFonts w:cs="Times New Roman"/>
          <w:szCs w:val="28"/>
        </w:rPr>
        <w:t xml:space="preserve">require complementing stable isotope analysis with field observations of predator and pest populations. </w:t>
      </w:r>
      <w:r w:rsidR="004F1203">
        <w:rPr>
          <w:rFonts w:cs="Times New Roman"/>
          <w:szCs w:val="28"/>
        </w:rPr>
        <w:t xml:space="preserve"> </w:t>
      </w:r>
      <w:r w:rsidR="00004AEF">
        <w:rPr>
          <w:rFonts w:cs="Times New Roman"/>
          <w:szCs w:val="28"/>
        </w:rPr>
        <w:t xml:space="preserve">Furthermore, future work may examine crop damage and </w:t>
      </w:r>
      <w:r w:rsidR="001B48A7">
        <w:rPr>
          <w:rFonts w:cs="Times New Roman"/>
          <w:szCs w:val="28"/>
        </w:rPr>
        <w:t>production</w:t>
      </w:r>
      <w:r w:rsidR="00004AEF">
        <w:rPr>
          <w:rFonts w:cs="Times New Roman"/>
          <w:szCs w:val="28"/>
        </w:rPr>
        <w:t xml:space="preserve"> to reveal the effect of GAPs on</w:t>
      </w:r>
      <w:r w:rsidR="003715A2">
        <w:rPr>
          <w:rFonts w:cs="Times New Roman"/>
          <w:szCs w:val="28"/>
        </w:rPr>
        <w:t xml:space="preserve"> pest control and</w:t>
      </w:r>
      <w:r w:rsidR="00004AEF">
        <w:rPr>
          <w:rFonts w:cs="Times New Roman"/>
          <w:szCs w:val="28"/>
        </w:rPr>
        <w:t xml:space="preserve"> crop performance.  </w:t>
      </w:r>
      <w:r w:rsidRPr="005C029F">
        <w:rPr>
          <w:rFonts w:cs="Times New Roman"/>
          <w:szCs w:val="28"/>
        </w:rPr>
        <w:t xml:space="preserve">Second, while intra-guild predation </w:t>
      </w:r>
      <w:r w:rsidR="00431BDD" w:rsidRPr="005C029F">
        <w:rPr>
          <w:rFonts w:cs="Times New Roman"/>
          <w:szCs w:val="28"/>
        </w:rPr>
        <w:t>potentially</w:t>
      </w:r>
      <w:r w:rsidRPr="005C029F">
        <w:rPr>
          <w:rFonts w:cs="Times New Roman"/>
          <w:szCs w:val="28"/>
        </w:rPr>
        <w:t xml:space="preserve"> </w:t>
      </w:r>
      <w:r w:rsidR="00431BDD" w:rsidRPr="005C029F">
        <w:rPr>
          <w:rFonts w:cs="Times New Roman"/>
          <w:szCs w:val="28"/>
        </w:rPr>
        <w:t>influence</w:t>
      </w:r>
      <w:r w:rsidR="009A7C41">
        <w:rPr>
          <w:rFonts w:cs="Times New Roman"/>
          <w:szCs w:val="28"/>
        </w:rPr>
        <w:t>s</w:t>
      </w:r>
      <w:r w:rsidRPr="005C029F">
        <w:rPr>
          <w:rFonts w:cs="Times New Roman"/>
          <w:szCs w:val="28"/>
        </w:rPr>
        <w:t xml:space="preserve"> the pest control by GAPs </w:t>
      </w:r>
      <w:r w:rsidR="005723B1" w:rsidRPr="005C029F">
        <w:rPr>
          <w:rFonts w:cs="Times New Roman"/>
          <w:szCs w:val="28"/>
        </w:rPr>
        <w:fldChar w:fldCharType="begin"/>
      </w:r>
      <w:r w:rsidR="002D78D0">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Straub</w:t>
      </w:r>
      <w:r w:rsidR="002D78D0" w:rsidRPr="002D78D0">
        <w:rPr>
          <w:rFonts w:cs="Times New Roman"/>
          <w:i/>
          <w:noProof/>
          <w:szCs w:val="28"/>
        </w:rPr>
        <w:t xml:space="preserve"> et al.</w:t>
      </w:r>
      <w:r w:rsidR="002D78D0">
        <w:rPr>
          <w:rFonts w:cs="Times New Roman"/>
          <w:noProof/>
          <w:szCs w:val="28"/>
        </w:rPr>
        <w:t>, 2008; Michalko</w:t>
      </w:r>
      <w:r w:rsidR="002D78D0" w:rsidRPr="002D78D0">
        <w:rPr>
          <w:rFonts w:cs="Times New Roman"/>
          <w:i/>
          <w:noProof/>
          <w:szCs w:val="28"/>
        </w:rPr>
        <w:t xml:space="preserve"> et al.</w:t>
      </w:r>
      <w:r w:rsidR="002D78D0">
        <w:rPr>
          <w:rFonts w:cs="Times New Roman"/>
          <w:noProof/>
          <w:szCs w:val="28"/>
        </w:rPr>
        <w:t>, 2019)</w:t>
      </w:r>
      <w:r w:rsidR="005723B1" w:rsidRPr="005C029F">
        <w:rPr>
          <w:rFonts w:cs="Times New Roman"/>
          <w:szCs w:val="28"/>
        </w:rPr>
        <w:fldChar w:fldCharType="end"/>
      </w:r>
      <w:r w:rsidRPr="005C029F">
        <w:rPr>
          <w:rFonts w:cs="Times New Roman"/>
          <w:szCs w:val="28"/>
        </w:rPr>
        <w:t xml:space="preserve">, </w:t>
      </w:r>
      <w:r w:rsidR="00431BDD" w:rsidRPr="005C029F">
        <w:rPr>
          <w:rFonts w:cs="Times New Roman"/>
          <w:szCs w:val="28"/>
        </w:rPr>
        <w:t>it</w:t>
      </w:r>
      <w:r w:rsidRPr="005C029F">
        <w:rPr>
          <w:rFonts w:cs="Times New Roman"/>
          <w:szCs w:val="28"/>
        </w:rPr>
        <w:t xml:space="preserve"> was not </w:t>
      </w:r>
      <w:r w:rsidR="00165307">
        <w:rPr>
          <w:rFonts w:cs="Times New Roman"/>
          <w:szCs w:val="28"/>
        </w:rPr>
        <w:t>quantified</w:t>
      </w:r>
      <w:r w:rsidRPr="005C029F">
        <w:rPr>
          <w:rFonts w:cs="Times New Roman"/>
          <w:szCs w:val="28"/>
        </w:rPr>
        <w:t xml:space="preserve"> in our diet composition analysis </w:t>
      </w:r>
      <w:r w:rsidR="00431BDD" w:rsidRPr="005C029F">
        <w:rPr>
          <w:rFonts w:cs="Times New Roman"/>
          <w:szCs w:val="28"/>
        </w:rPr>
        <w:t xml:space="preserve">due to the limitation of </w:t>
      </w:r>
      <w:r w:rsidRPr="005C029F">
        <w:rPr>
          <w:rFonts w:cs="Times New Roman"/>
          <w:szCs w:val="28"/>
        </w:rPr>
        <w:t xml:space="preserve"> stable isotope mixing models </w:t>
      </w:r>
      <w:r w:rsidR="005723B1" w:rsidRPr="005C029F">
        <w:rPr>
          <w:rFonts w:cs="Times New Roman"/>
          <w:szCs w:val="28"/>
        </w:rPr>
        <w:fldChar w:fldCharType="begin"/>
      </w:r>
      <w:r w:rsidR="002D78D0">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szCs w:val="28"/>
        </w:rPr>
        <w:fldChar w:fldCharType="separate"/>
      </w:r>
      <w:r w:rsidR="002D78D0">
        <w:rPr>
          <w:rFonts w:cs="Times New Roman"/>
          <w:noProof/>
          <w:szCs w:val="28"/>
        </w:rPr>
        <w:t>(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9A7C41">
        <w:rPr>
          <w:rFonts w:cs="Times New Roman"/>
          <w:szCs w:val="28"/>
        </w:rPr>
        <w:t>H</w:t>
      </w:r>
      <w:r w:rsidRPr="005C029F">
        <w:rPr>
          <w:rFonts w:cs="Times New Roman"/>
          <w:szCs w:val="28"/>
        </w:rPr>
        <w:t>owever, this may not be a major concern</w:t>
      </w:r>
      <w:r w:rsidR="006225A7" w:rsidRPr="005C029F">
        <w:rPr>
          <w:rFonts w:cs="Times New Roman"/>
          <w:szCs w:val="28"/>
        </w:rPr>
        <w:t xml:space="preserve"> in our study </w:t>
      </w:r>
      <w:r w:rsidR="005D5108" w:rsidRPr="005C029F">
        <w:rPr>
          <w:rFonts w:cs="Times New Roman"/>
          <w:szCs w:val="28"/>
        </w:rPr>
        <w:t xml:space="preserve">because rice plants </w:t>
      </w:r>
      <w:r w:rsidR="00782B12" w:rsidRPr="005C029F">
        <w:rPr>
          <w:rFonts w:cs="Times New Roman"/>
          <w:szCs w:val="28"/>
        </w:rPr>
        <w:t xml:space="preserve">grow </w:t>
      </w:r>
      <w:r w:rsidR="00512C49">
        <w:rPr>
          <w:rFonts w:cs="Times New Roman"/>
          <w:szCs w:val="28"/>
        </w:rPr>
        <w:t>in</w:t>
      </w:r>
      <w:r w:rsidR="005D5108" w:rsidRPr="005C029F">
        <w:rPr>
          <w:rFonts w:cs="Times New Roman"/>
          <w:szCs w:val="28"/>
        </w:rPr>
        <w:t xml:space="preserve"> dense clumps</w:t>
      </w:r>
      <w:r w:rsidR="00782B12" w:rsidRPr="005C029F">
        <w:rPr>
          <w:rFonts w:cs="Times New Roman"/>
          <w:szCs w:val="28"/>
        </w:rPr>
        <w:t xml:space="preserve"> and form</w:t>
      </w:r>
      <w:r w:rsidR="009A7C41">
        <w:rPr>
          <w:rFonts w:cs="Times New Roman"/>
          <w:szCs w:val="28"/>
        </w:rPr>
        <w:t xml:space="preserve"> a</w:t>
      </w:r>
      <w:r w:rsidR="00782B12" w:rsidRPr="005C029F">
        <w:rPr>
          <w:rFonts w:cs="Times New Roman"/>
          <w:szCs w:val="28"/>
        </w:rPr>
        <w:t xml:space="preserve"> complex structure</w:t>
      </w:r>
      <w:r w:rsidR="005D5108" w:rsidRPr="005C029F">
        <w:rPr>
          <w:rFonts w:cs="Times New Roman"/>
          <w:szCs w:val="28"/>
        </w:rPr>
        <w:t xml:space="preserve"> that could </w:t>
      </w:r>
      <w:r w:rsidR="00782B12" w:rsidRPr="005C029F">
        <w:rPr>
          <w:rFonts w:cs="Times New Roman"/>
          <w:szCs w:val="28"/>
        </w:rPr>
        <w:t xml:space="preserve">substantially </w:t>
      </w:r>
      <w:r w:rsidR="005D5108" w:rsidRPr="005C029F">
        <w:rPr>
          <w:rFonts w:cs="Times New Roman"/>
          <w:szCs w:val="28"/>
        </w:rPr>
        <w:t>relax i</w:t>
      </w:r>
      <w:r w:rsidRPr="005C029F">
        <w:rPr>
          <w:rFonts w:cs="Times New Roman"/>
          <w:szCs w:val="28"/>
        </w:rPr>
        <w:t xml:space="preserve">ntra-guild predation pressure </w:t>
      </w:r>
      <w:r w:rsidR="005723B1" w:rsidRPr="005C029F">
        <w:rPr>
          <w:rFonts w:cs="Times New Roman"/>
          <w:szCs w:val="28"/>
        </w:rPr>
        <w:fldChar w:fldCharType="begin"/>
      </w:r>
      <w:r w:rsidR="002D78D0">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5C029F">
        <w:rPr>
          <w:rFonts w:cs="Times New Roman"/>
          <w:szCs w:val="28"/>
        </w:rPr>
        <w:fldChar w:fldCharType="separate"/>
      </w:r>
      <w:r w:rsidR="002D78D0">
        <w:rPr>
          <w:rFonts w:cs="Times New Roman"/>
          <w:noProof/>
          <w:szCs w:val="28"/>
        </w:rPr>
        <w:t>(Finke and Denno, 2006; Janssen</w:t>
      </w:r>
      <w:r w:rsidR="002D78D0" w:rsidRPr="002D78D0">
        <w:rPr>
          <w:rFonts w:cs="Times New Roman"/>
          <w:i/>
          <w:noProof/>
          <w:szCs w:val="28"/>
        </w:rPr>
        <w:t xml:space="preserve"> et al.</w:t>
      </w:r>
      <w:r w:rsidR="002D78D0">
        <w:rPr>
          <w:rFonts w:cs="Times New Roman"/>
          <w:noProof/>
          <w:szCs w:val="28"/>
        </w:rPr>
        <w:t>, 2007)</w:t>
      </w:r>
      <w:r w:rsidR="005723B1" w:rsidRPr="005C029F">
        <w:rPr>
          <w:rFonts w:cs="Times New Roman"/>
          <w:szCs w:val="28"/>
        </w:rPr>
        <w:fldChar w:fldCharType="end"/>
      </w:r>
      <w:r w:rsidR="00782B12" w:rsidRPr="005C029F">
        <w:rPr>
          <w:rFonts w:cs="Times New Roman"/>
          <w:szCs w:val="28"/>
        </w:rPr>
        <w:t xml:space="preserve">. </w:t>
      </w:r>
      <w:r w:rsidR="004F1203">
        <w:rPr>
          <w:rFonts w:cs="Times New Roman"/>
          <w:szCs w:val="28"/>
        </w:rPr>
        <w:t xml:space="preserve"> </w:t>
      </w:r>
      <w:r w:rsidR="00ED5BF1" w:rsidRPr="005C029F">
        <w:rPr>
          <w:rFonts w:cs="Times New Roman"/>
          <w:szCs w:val="28"/>
        </w:rPr>
        <w:t>Regardless</w:t>
      </w:r>
      <w:r w:rsidRPr="005C029F">
        <w:rPr>
          <w:rFonts w:cs="Times New Roman"/>
          <w:szCs w:val="28"/>
        </w:rPr>
        <w:t>, we caution that our diet estimates of predators (without predator-predator interference) might not apply to systems where intra-guild predation prevails</w:t>
      </w:r>
      <w:r w:rsidR="003869D6" w:rsidRPr="005C029F">
        <w:rPr>
          <w:rFonts w:cs="Times New Roman"/>
          <w:szCs w:val="28"/>
        </w:rPr>
        <w:t>.</w:t>
      </w:r>
    </w:p>
    <w:p w14:paraId="4B504F7E" w14:textId="77777777" w:rsidR="005B0566" w:rsidRPr="005C029F" w:rsidRDefault="005B0566" w:rsidP="00145E4B">
      <w:pPr>
        <w:spacing w:after="0" w:line="480" w:lineRule="auto"/>
        <w:rPr>
          <w:rFonts w:cs="Times New Roman"/>
          <w:color w:val="FF0000"/>
          <w:szCs w:val="28"/>
        </w:rPr>
      </w:pPr>
    </w:p>
    <w:p w14:paraId="63065EF3" w14:textId="7FF706FD" w:rsidR="005B0566" w:rsidRPr="005C029F" w:rsidRDefault="00FE6BE4" w:rsidP="00740BB5">
      <w:pPr>
        <w:spacing w:after="0" w:line="480" w:lineRule="auto"/>
        <w:jc w:val="left"/>
        <w:rPr>
          <w:rFonts w:cs="Times New Roman"/>
          <w:i/>
          <w:szCs w:val="28"/>
        </w:rPr>
      </w:pPr>
      <w:r>
        <w:rPr>
          <w:rFonts w:cs="Times New Roman"/>
          <w:b/>
          <w:szCs w:val="28"/>
        </w:rPr>
        <w:t xml:space="preserve">5.  </w:t>
      </w:r>
      <w:r w:rsidR="00DD4E15" w:rsidRPr="00740BB5">
        <w:rPr>
          <w:rFonts w:cs="Times New Roman"/>
          <w:b/>
          <w:szCs w:val="28"/>
        </w:rPr>
        <w:t>Conclusions</w:t>
      </w:r>
    </w:p>
    <w:p w14:paraId="6631DBFE" w14:textId="6FE6F632" w:rsidR="005B0566" w:rsidRDefault="00DD4E15" w:rsidP="00FE6BE4">
      <w:pPr>
        <w:spacing w:after="0" w:line="480" w:lineRule="auto"/>
        <w:ind w:firstLine="720"/>
        <w:jc w:val="left"/>
        <w:rPr>
          <w:rFonts w:cs="Times New Roman"/>
          <w:szCs w:val="28"/>
        </w:rPr>
      </w:pPr>
      <w:r w:rsidRPr="005C029F">
        <w:rPr>
          <w:rFonts w:cs="Times New Roman"/>
        </w:rPr>
        <w:t>While biocontrol has been recognized as a</w:t>
      </w:r>
      <w:r w:rsidR="00FB5E74">
        <w:rPr>
          <w:rFonts w:cs="Times New Roman"/>
        </w:rPr>
        <w:t xml:space="preserve"> valuable </w:t>
      </w:r>
      <w:r w:rsidRPr="005C029F">
        <w:rPr>
          <w:rFonts w:cs="Times New Roman"/>
        </w:rPr>
        <w:t xml:space="preserve">tool </w:t>
      </w:r>
      <w:r w:rsidR="00FB5E74">
        <w:rPr>
          <w:rFonts w:cs="Times New Roman"/>
        </w:rPr>
        <w:t xml:space="preserve">for </w:t>
      </w:r>
      <w:r w:rsidRPr="005C029F">
        <w:rPr>
          <w:rFonts w:cs="Times New Roman"/>
        </w:rPr>
        <w:t xml:space="preserve">sustainable agriculture, whether generalist predators can serve as effective biocontrol agents in pest management remains unclear. </w:t>
      </w:r>
      <w:r w:rsidR="00670ECB">
        <w:rPr>
          <w:rFonts w:cs="Times New Roman"/>
        </w:rPr>
        <w:t xml:space="preserve"> </w:t>
      </w:r>
      <w:r w:rsidRPr="005C029F">
        <w:rPr>
          <w:rFonts w:cs="Times New Roman"/>
          <w:szCs w:val="28"/>
        </w:rPr>
        <w:t>Our study helps solve this long-standing puzzle by</w:t>
      </w:r>
      <w:r w:rsidR="007A55F5">
        <w:rPr>
          <w:rFonts w:cs="Times New Roman"/>
          <w:szCs w:val="28"/>
        </w:rPr>
        <w:t xml:space="preserve"> using stable isotope analysis to</w:t>
      </w:r>
      <w:r w:rsidRPr="005C029F">
        <w:rPr>
          <w:rFonts w:cs="Times New Roman"/>
          <w:szCs w:val="28"/>
        </w:rPr>
        <w:t xml:space="preserve"> quantify the diet composition of GAPs</w:t>
      </w:r>
      <w:r w:rsidR="006D0326">
        <w:rPr>
          <w:rFonts w:cs="Times New Roman"/>
          <w:szCs w:val="28"/>
        </w:rPr>
        <w:t xml:space="preserve"> (spiders and ladybeetles) over the rice growth season</w:t>
      </w:r>
      <w:r w:rsidRPr="005C029F">
        <w:rPr>
          <w:rFonts w:cs="Times New Roman"/>
          <w:szCs w:val="28"/>
        </w:rPr>
        <w:t xml:space="preserve"> and identifying the underlying mechanisms for enemy-pest interactions in rice farms over three consecutive years. </w:t>
      </w:r>
      <w:r w:rsidR="00670ECB">
        <w:rPr>
          <w:rFonts w:cs="Times New Roman"/>
          <w:szCs w:val="28"/>
        </w:rPr>
        <w:t xml:space="preserve"> </w:t>
      </w:r>
      <w:r w:rsidRPr="005C029F">
        <w:rPr>
          <w:rFonts w:cs="Times New Roman"/>
          <w:szCs w:val="28"/>
        </w:rPr>
        <w:t xml:space="preserve">The results show a high proportion of rice pests in </w:t>
      </w:r>
      <w:proofErr w:type="spellStart"/>
      <w:r w:rsidR="00136B3C" w:rsidRPr="005C029F">
        <w:rPr>
          <w:rFonts w:cs="Times New Roman"/>
          <w:szCs w:val="28"/>
        </w:rPr>
        <w:t>GAPs’</w:t>
      </w:r>
      <w:proofErr w:type="spellEnd"/>
      <w:r w:rsidR="00136B3C" w:rsidRPr="005C029F">
        <w:rPr>
          <w:rFonts w:cs="Times New Roman"/>
          <w:szCs w:val="28"/>
        </w:rPr>
        <w:t xml:space="preserve"> </w:t>
      </w:r>
      <w:r w:rsidRPr="005C029F">
        <w:rPr>
          <w:rFonts w:cs="Times New Roman"/>
          <w:szCs w:val="28"/>
        </w:rPr>
        <w:t>diet</w:t>
      </w:r>
      <w:r w:rsidR="00FB5E74">
        <w:rPr>
          <w:rFonts w:cs="Times New Roman"/>
          <w:szCs w:val="28"/>
        </w:rPr>
        <w:t>s</w:t>
      </w:r>
      <w:r w:rsidRPr="005C029F">
        <w:rPr>
          <w:rFonts w:cs="Times New Roman"/>
          <w:szCs w:val="28"/>
        </w:rPr>
        <w:t xml:space="preserve"> in both </w:t>
      </w:r>
      <w:r w:rsidRPr="005C029F">
        <w:rPr>
          <w:rFonts w:cs="Times New Roman"/>
          <w:szCs w:val="28"/>
        </w:rPr>
        <w:lastRenderedPageBreak/>
        <w:t xml:space="preserve">organic and conventional </w:t>
      </w:r>
      <w:r w:rsidR="006D0326">
        <w:rPr>
          <w:rFonts w:cs="Times New Roman"/>
          <w:szCs w:val="28"/>
        </w:rPr>
        <w:t xml:space="preserve">rice </w:t>
      </w:r>
      <w:r w:rsidRPr="005C029F">
        <w:rPr>
          <w:rFonts w:cs="Times New Roman"/>
          <w:szCs w:val="28"/>
        </w:rPr>
        <w:t xml:space="preserve">farms (e.g., </w:t>
      </w:r>
      <w:r w:rsidR="00512C49">
        <w:rPr>
          <w:rFonts w:cs="Times New Roman"/>
          <w:szCs w:val="28"/>
        </w:rPr>
        <w:t>80</w:t>
      </w:r>
      <w:r w:rsidRPr="005C029F">
        <w:rPr>
          <w:rFonts w:cs="Times New Roman"/>
          <w:szCs w:val="28"/>
        </w:rPr>
        <w:t>-9</w:t>
      </w:r>
      <w:r w:rsidR="00512C49">
        <w:rPr>
          <w:rFonts w:cs="Times New Roman"/>
          <w:szCs w:val="28"/>
        </w:rPr>
        <w:t>7</w:t>
      </w:r>
      <w:r w:rsidRPr="005C029F">
        <w:rPr>
          <w:rFonts w:cs="Times New Roman"/>
          <w:szCs w:val="28"/>
        </w:rPr>
        <w:t xml:space="preserve">% at the ripening stage), suggesting that these generalist predators </w:t>
      </w:r>
      <w:r w:rsidRPr="005C029F">
        <w:rPr>
          <w:rFonts w:cs="Times New Roman"/>
        </w:rPr>
        <w:t>function as “</w:t>
      </w:r>
      <w:r w:rsidR="006D0239">
        <w:rPr>
          <w:rFonts w:cs="Times New Roman"/>
        </w:rPr>
        <w:t xml:space="preserve">pest </w:t>
      </w:r>
      <w:r w:rsidRPr="005C029F">
        <w:rPr>
          <w:rFonts w:cs="Times New Roman"/>
        </w:rPr>
        <w:t>specialist</w:t>
      </w:r>
      <w:r w:rsidR="006D0239">
        <w:rPr>
          <w:rFonts w:cs="Times New Roman"/>
        </w:rPr>
        <w:t>s</w:t>
      </w:r>
      <w:r w:rsidRPr="005C029F">
        <w:rPr>
          <w:rFonts w:cs="Times New Roman"/>
        </w:rPr>
        <w:t xml:space="preserve">” at late crop stages (when rice plants are fruiting and pests are abundant). </w:t>
      </w:r>
      <w:r w:rsidR="005E2BFB">
        <w:rPr>
          <w:rFonts w:cs="Times New Roman"/>
        </w:rPr>
        <w:t xml:space="preserve"> </w:t>
      </w:r>
      <w:r w:rsidRPr="005C029F">
        <w:rPr>
          <w:rFonts w:cs="Times New Roman"/>
          <w:szCs w:val="28"/>
        </w:rPr>
        <w:t>T</w:t>
      </w:r>
      <w:r w:rsidR="00FB5E74">
        <w:rPr>
          <w:rFonts w:cs="Times New Roman"/>
          <w:szCs w:val="28"/>
        </w:rPr>
        <w:t>he high pest consumption remained</w:t>
      </w:r>
      <w:r w:rsidRPr="005C029F">
        <w:rPr>
          <w:rFonts w:cs="Times New Roman"/>
          <w:szCs w:val="28"/>
        </w:rPr>
        <w:t xml:space="preserve"> consistent across years regardless of </w:t>
      </w:r>
      <w:r w:rsidR="006D0326">
        <w:rPr>
          <w:rFonts w:cs="Times New Roman"/>
          <w:szCs w:val="28"/>
        </w:rPr>
        <w:t>abiotic and biotic</w:t>
      </w:r>
      <w:r w:rsidR="006D0326" w:rsidRPr="005C029F">
        <w:rPr>
          <w:rFonts w:cs="Times New Roman"/>
          <w:szCs w:val="28"/>
        </w:rPr>
        <w:t xml:space="preserve"> </w:t>
      </w:r>
      <w:r w:rsidRPr="005C029F">
        <w:rPr>
          <w:rFonts w:cs="Times New Roman"/>
          <w:szCs w:val="28"/>
        </w:rPr>
        <w:t xml:space="preserve">conditions, </w:t>
      </w:r>
      <w:r w:rsidR="00934FEA">
        <w:rPr>
          <w:rFonts w:cs="Times New Roman"/>
          <w:szCs w:val="28"/>
        </w:rPr>
        <w:t xml:space="preserve">demonstrating the potential that </w:t>
      </w:r>
      <w:r w:rsidRPr="005C029F">
        <w:rPr>
          <w:rFonts w:cs="Times New Roman"/>
          <w:szCs w:val="28"/>
        </w:rPr>
        <w:t xml:space="preserve">generalist predators </w:t>
      </w:r>
      <w:r w:rsidR="00934FEA">
        <w:rPr>
          <w:rFonts w:cs="Times New Roman"/>
          <w:szCs w:val="28"/>
        </w:rPr>
        <w:t>may</w:t>
      </w:r>
      <w:r w:rsidRPr="005C029F">
        <w:rPr>
          <w:rFonts w:cs="Times New Roman"/>
          <w:szCs w:val="28"/>
        </w:rPr>
        <w:t xml:space="preserve"> </w:t>
      </w:r>
      <w:r w:rsidR="00FC394D">
        <w:rPr>
          <w:rFonts w:cs="Times New Roman"/>
          <w:szCs w:val="28"/>
        </w:rPr>
        <w:t>produce</w:t>
      </w:r>
      <w:r w:rsidR="00FB5E74">
        <w:rPr>
          <w:rFonts w:cs="Times New Roman"/>
          <w:szCs w:val="28"/>
        </w:rPr>
        <w:t xml:space="preserve"> a</w:t>
      </w:r>
      <w:r w:rsidRPr="005C029F">
        <w:rPr>
          <w:rFonts w:cs="Times New Roman"/>
          <w:szCs w:val="28"/>
        </w:rPr>
        <w:t xml:space="preserve">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0023328C">
        <w:rPr>
          <w:rFonts w:cs="Times New Roman"/>
          <w:szCs w:val="28"/>
        </w:rPr>
        <w:t>Overall, our study lends support to applying generalist predators as biocontrol agents in both organic and conventional</w:t>
      </w:r>
      <w:r w:rsidR="006D0326">
        <w:rPr>
          <w:rFonts w:cs="Times New Roman"/>
          <w:szCs w:val="28"/>
        </w:rPr>
        <w:t xml:space="preserve"> rice</w:t>
      </w:r>
      <w:r w:rsidR="0023328C">
        <w:rPr>
          <w:rFonts w:cs="Times New Roman"/>
          <w:szCs w:val="28"/>
        </w:rPr>
        <w:t xml:space="preserve"> farms.  </w:t>
      </w:r>
      <w:r w:rsidRPr="005C029F">
        <w:rPr>
          <w:rFonts w:cs="Times New Roman"/>
          <w:szCs w:val="28"/>
        </w:rPr>
        <w:t xml:space="preserve">As sustainable agriculture has become more important than ever in human history, </w:t>
      </w:r>
      <w:r w:rsidR="00353120" w:rsidRPr="005C029F">
        <w:rPr>
          <w:rFonts w:cs="Times New Roman"/>
        </w:rPr>
        <w:t>incorporating</w:t>
      </w:r>
      <w:r w:rsidR="00353120">
        <w:rPr>
          <w:rFonts w:cs="Times New Roman"/>
          <w:szCs w:val="28"/>
        </w:rPr>
        <w:t xml:space="preserve"> </w:t>
      </w:r>
      <w:r w:rsidR="00353120">
        <w:rPr>
          <w:rFonts w:cs="Times New Roman"/>
        </w:rPr>
        <w:t xml:space="preserve">the </w:t>
      </w:r>
      <w:r w:rsidR="00353120" w:rsidRPr="005C029F">
        <w:rPr>
          <w:rFonts w:cs="Times New Roman"/>
        </w:rPr>
        <w:t>ubiquitous generalist predators</w:t>
      </w:r>
      <w:r w:rsidR="00353120">
        <w:rPr>
          <w:rFonts w:cs="Times New Roman"/>
        </w:rPr>
        <w:t xml:space="preserve"> </w:t>
      </w:r>
      <w:r w:rsidRPr="005C029F">
        <w:rPr>
          <w:rFonts w:cs="Times New Roman"/>
        </w:rPr>
        <w:t>into pest management</w:t>
      </w:r>
      <w:r w:rsidR="007D0EBD">
        <w:rPr>
          <w:rFonts w:cs="Times New Roman"/>
        </w:rPr>
        <w:t xml:space="preserve">, such as </w:t>
      </w:r>
      <w:r w:rsidR="00353120">
        <w:rPr>
          <w:rFonts w:cs="Times New Roman"/>
          <w:szCs w:val="28"/>
        </w:rPr>
        <w:t>maintaining healthy populations of these predators</w:t>
      </w:r>
      <w:r w:rsidR="007D0EBD">
        <w:rPr>
          <w:rFonts w:cs="Times New Roman"/>
          <w:szCs w:val="28"/>
        </w:rPr>
        <w:t xml:space="preserve">, </w:t>
      </w:r>
      <w:r w:rsidRPr="005C029F">
        <w:rPr>
          <w:rFonts w:cs="Times New Roman"/>
        </w:rPr>
        <w:t>will</w:t>
      </w:r>
      <w:r w:rsidR="0023328C">
        <w:rPr>
          <w:rFonts w:cs="Times New Roman"/>
        </w:rPr>
        <w:t xml:space="preserve"> likely</w:t>
      </w:r>
      <w:r w:rsidRPr="005C029F">
        <w:rPr>
          <w:rFonts w:cs="Times New Roman"/>
        </w:rPr>
        <w:t xml:space="preserve"> open a promising avenue towards this goal.</w:t>
      </w:r>
      <w:r w:rsidRPr="005C029F">
        <w:rPr>
          <w:rFonts w:cs="Times New Roman"/>
          <w:szCs w:val="28"/>
        </w:rPr>
        <w:t xml:space="preserve"> </w:t>
      </w:r>
    </w:p>
    <w:p w14:paraId="0A7FD254" w14:textId="77777777" w:rsidR="00552C5D" w:rsidRPr="005C029F" w:rsidRDefault="00552C5D" w:rsidP="00FE6BE4">
      <w:pPr>
        <w:spacing w:after="0" w:line="480" w:lineRule="auto"/>
        <w:ind w:firstLine="720"/>
        <w:jc w:val="left"/>
        <w:rPr>
          <w:rFonts w:cs="Times New Roman"/>
          <w:b/>
        </w:rPr>
      </w:pPr>
    </w:p>
    <w:p w14:paraId="54E04BF7" w14:textId="57B5419D" w:rsidR="007969C1" w:rsidRPr="002046DF" w:rsidRDefault="0080413C" w:rsidP="007969C1">
      <w:pPr>
        <w:spacing w:after="0" w:line="480" w:lineRule="auto"/>
        <w:ind w:right="-6"/>
        <w:jc w:val="left"/>
        <w:rPr>
          <w:rFonts w:cs="Times New Roman"/>
          <w:b/>
        </w:rPr>
      </w:pPr>
      <w:r>
        <w:rPr>
          <w:rFonts w:cs="Times New Roman"/>
          <w:b/>
        </w:rPr>
        <w:t>Appendix A</w:t>
      </w:r>
      <w:r w:rsidR="000B753B">
        <w:rPr>
          <w:rFonts w:cs="Times New Roman"/>
          <w:b/>
        </w:rPr>
        <w:t xml:space="preserve"> and B</w:t>
      </w:r>
      <w:r>
        <w:rPr>
          <w:rFonts w:cs="Times New Roman"/>
          <w:b/>
        </w:rPr>
        <w:t>.  Supporting information</w:t>
      </w:r>
    </w:p>
    <w:p w14:paraId="5EB4CCD7" w14:textId="78E53284" w:rsidR="007969C1" w:rsidRDefault="0080413C" w:rsidP="0080413C">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xxx</w:t>
      </w:r>
      <w:proofErr w:type="spellEnd"/>
      <w:r w:rsidR="007969C1" w:rsidRPr="007969C1">
        <w:rPr>
          <w:rFonts w:cs="Times New Roman"/>
        </w:rPr>
        <w:t>.</w:t>
      </w:r>
    </w:p>
    <w:p w14:paraId="4655A65F" w14:textId="77777777" w:rsidR="002046DF" w:rsidRPr="005C029F" w:rsidRDefault="002046DF" w:rsidP="002046DF">
      <w:pPr>
        <w:spacing w:after="0" w:line="480" w:lineRule="auto"/>
        <w:ind w:right="-6" w:firstLine="480"/>
        <w:jc w:val="left"/>
        <w:rPr>
          <w:rFonts w:cs="Times New Roman"/>
          <w:b/>
        </w:rPr>
      </w:pPr>
    </w:p>
    <w:p w14:paraId="1B9C240B" w14:textId="10E82764" w:rsidR="009029F3" w:rsidRPr="00C6471E" w:rsidRDefault="005723B1" w:rsidP="00C6471E">
      <w:pPr>
        <w:pStyle w:val="EndNoteBibliographyTitle"/>
        <w:ind w:left="567" w:hanging="567"/>
        <w:jc w:val="left"/>
        <w:rPr>
          <w:rFonts w:ascii="Times New Roman" w:hAnsi="Times New Roman" w:cs="Times New Roman"/>
          <w:b/>
          <w:noProof/>
          <w:sz w:val="24"/>
          <w:szCs w:val="24"/>
        </w:rPr>
      </w:pPr>
      <w:r w:rsidRPr="00F6526B">
        <w:rPr>
          <w:rFonts w:ascii="Times New Roman" w:hAnsi="Times New Roman" w:cs="Times New Roman"/>
        </w:rPr>
        <w:fldChar w:fldCharType="begin"/>
      </w:r>
      <w:r w:rsidR="00DD4E15" w:rsidRPr="00C6471E">
        <w:rPr>
          <w:rFonts w:ascii="Times New Roman" w:hAnsi="Times New Roman" w:cs="Times New Roman"/>
        </w:rPr>
        <w:instrText xml:space="preserve"> ADDIN EN.REFLIST </w:instrText>
      </w:r>
      <w:r w:rsidRPr="00F6526B">
        <w:rPr>
          <w:rFonts w:ascii="Times New Roman" w:hAnsi="Times New Roman" w:cs="Times New Roman"/>
        </w:rPr>
        <w:fldChar w:fldCharType="separate"/>
      </w:r>
      <w:r w:rsidR="009029F3" w:rsidRPr="00C6471E">
        <w:rPr>
          <w:rFonts w:ascii="Times New Roman" w:hAnsi="Times New Roman" w:cs="Times New Roman"/>
          <w:b/>
          <w:noProof/>
          <w:sz w:val="24"/>
          <w:szCs w:val="24"/>
        </w:rPr>
        <w:t>Reference</w:t>
      </w:r>
      <w:r w:rsidR="00552C5D">
        <w:rPr>
          <w:rFonts w:ascii="Times New Roman" w:hAnsi="Times New Roman" w:cs="Times New Roman"/>
          <w:b/>
          <w:noProof/>
          <w:sz w:val="24"/>
          <w:szCs w:val="24"/>
        </w:rPr>
        <w:t>s</w:t>
      </w:r>
    </w:p>
    <w:p w14:paraId="7F2C6A8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ajes, R., Alomar, Ò., 1999. Current and potential use of polyphagous predators. Integrated pest and disease management in greenhouse crops. Springer, pp. 265-275.</w:t>
      </w:r>
    </w:p>
    <w:p w14:paraId="6D0F474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ertini, A., Marchi, S., Ratti, C., Burgio, G., Petacchi, R., Magagnoli, S., 2018. Bactrocera oleae pupae predation by Ocypus olens detected by molecular gut content analysis. BioControl 63, 227-239.</w:t>
      </w:r>
    </w:p>
    <w:p w14:paraId="752EBF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1999. The ecological role of biodiversity in agroecosystems. Invertebrate biodiversity as bioindicators of sustainable landscapes. Elsevier, pp. 19-31.</w:t>
      </w:r>
    </w:p>
    <w:p w14:paraId="31A60D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Letourneau, D.K., 1982. Vegetation management and biological control in agroecosystems. Crop protection 1, 405-430.</w:t>
      </w:r>
    </w:p>
    <w:p w14:paraId="1E5185E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arbosa, P., Castellanos, I., 2005. Ecology of predator-prey interactions. Oxford University Press.</w:t>
      </w:r>
    </w:p>
    <w:p w14:paraId="3A3CC6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engtsson, J., Ahnström, J., WEIBULL, A.C., 2005. The effects of organic agriculture on biodiversity and abundance: a met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nalysis. Journal of applied ecology 42, 261-269.</w:t>
      </w:r>
    </w:p>
    <w:p w14:paraId="302F5DC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Fließbach, A., Wise, D.H., Scheu, S., 2011. Arthropod food webs in organic and conventional wheat farming systems of an agricultural lon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term experiment: a stable isotope approach. Agricultural and Forest Entomology 13, 197-204.</w:t>
      </w:r>
    </w:p>
    <w:p w14:paraId="68D7E5C4"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Birkhofer, K., Wise, D.H., Scheu, S., 2008. Subsidy from the detrital food web, but not microhabitat complexity, affects the role of generalist predators in an aboveground herbivore food web. Oikos 117, 494-500.</w:t>
      </w:r>
    </w:p>
    <w:p w14:paraId="5445B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londel, J., 2003. Guilds or functional groups: does it matter? Oikos 100, 223-231.</w:t>
      </w:r>
    </w:p>
    <w:p w14:paraId="3260C68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oecklen, W.J., Yarnes, C.T., Cook, B.A., James, A.C., 2011. On the use of stable isotopes in trophic ecology. Annual review of ecology, evolution, and systematics 42, 411-440.</w:t>
      </w:r>
    </w:p>
    <w:p w14:paraId="0D154D4E" w14:textId="67651325" w:rsidR="000B753B" w:rsidRDefault="000B753B"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Brooks, M.E., Kristensen, K., Van Benthem, K.J., Magnusson, A., Berg, C.W., Nielsen, A., Skaug, H.J., Machler, M., Bolker, B.M., 2017. glmmTMB balances speed and flexibility among packages for zero-inflated generalized linear mixed modeling. The R journal 9, 378-400.</w:t>
      </w:r>
    </w:p>
    <w:p w14:paraId="12578553" w14:textId="2E5BA6A8"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mpbell, B.M., Beare, D.J., Bennett, E.M., Hall-Spencer, J.M., Ingram, J.S., Jaramillo, F., Ortiz, R., Ramankutty, N., Sayer, J.A., Shindell, D., 2017. Agriculture production as a major driver of the Earth system exceeding planetary boundaries. Ecology and Society 22.</w:t>
      </w:r>
    </w:p>
    <w:p w14:paraId="59D2058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ut, S., Angulo, E., Courchamp, F., 2009. Variation in discrimination factors (Δ15N and Δ13C): the effect of diet isotopic values and applications for diet reconstruction. Journal of Applied Ecology 46, 443-453.</w:t>
      </w:r>
    </w:p>
    <w:p w14:paraId="4332F07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iehl, E., Mader, V.L., Wolters, V., Birkhofer, K., 2013. Management intensity and vegetation complexity affect web-building spiders and their prey. Oecologia 173, 579-589.</w:t>
      </w:r>
    </w:p>
    <w:p w14:paraId="101EC4F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ominik, C., Seppelt, R., Horgan, F.G., Settele, J., Václavík, T., 2018. Landscape composition, configuration, and trophic interactions shape arthropod communities in rice agroecosystems. Journal of applied ecology 55, 2461-2472.</w:t>
      </w:r>
    </w:p>
    <w:p w14:paraId="6159F21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Abrego, N., Gravel, D., Huotari, T., Vesterinen, E.J., Roslin, T., 2019. Assessing changes in arthropod predator–prey interactions through DN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based gut content analysis—variable environment, stable diet. Molecular Ecology 28, 266-280.</w:t>
      </w:r>
    </w:p>
    <w:p w14:paraId="3CBB2C43"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Roslin, T., Vesterinen, E.J., Robinson, S.I., O'Gorman, E.J., 2021. Temperature affects both the Grinnellian and Eltonian dimensions of ecological niches–A tale of two Arctic wolf spiders. Basic and Applied Ecology 50, 132-143.</w:t>
      </w:r>
    </w:p>
    <w:p w14:paraId="06A52B1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Traugott, M., 2011. Which prey sustains col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dapted invertebrate generalist predators in arable land? Examining prey choices by molecular gut</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content analysis. Journal of Applied Ecology 48, 591-599.</w:t>
      </w:r>
    </w:p>
    <w:p w14:paraId="2410604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14:paraId="7F94011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inke, D.L., Denno, R.F., 2006. Spatial refuge from intraguild predation: implications for prey suppression and trophic cascades. Oecologia 149, 265-275.</w:t>
      </w:r>
    </w:p>
    <w:p w14:paraId="2920510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ox, J., Weisberg, S., 2018. An R companion to applied regression. Sage publications.</w:t>
      </w:r>
    </w:p>
    <w:p w14:paraId="43E980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ajski, D., Mifková, T., Košulič, O., Michálek, O., Serbina, L.Š., Michalko, R., Pekár, S., 2023. Brace yourselves, winter is coming: the winter activity, natural diet, and prey preference of winter-active spiders on pear trees. J Pest Sci 1-14.</w:t>
      </w:r>
    </w:p>
    <w:p w14:paraId="44FAD5D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14:paraId="3558EC6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omiero, T., Pimentel, D., Paoletti, M.G., 2011. Is there a need for a more sustainable agriculture? Critical reviews in plant sciences 30, 6-23.</w:t>
      </w:r>
    </w:p>
    <w:p w14:paraId="72BE0E7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Hsu, G.-C., Ou, J.-A., Ho, C.-K., 2021. Pest consumption by generalist arthropod predators increases with crop stage in both organic and conventional farms. Ecosphere 12, e03625.</w:t>
      </w:r>
    </w:p>
    <w:p w14:paraId="0F6AAD9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uang, H.T., Yang, P., 1987. The ancient cultured citrus ant. Bioscience 37, 665-671.</w:t>
      </w:r>
    </w:p>
    <w:p w14:paraId="63E857D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Ingrao, A.J., Schmidt, J., Jubenville, J., Grode, A., Komondy, L., VanderZee, D., Szendrei, Z., 2017. Biocontrol on the edge: Field margin habitats in asparagus fields influence natural enemy-pest interactions. Agriculture, Ecosystems &amp; Environment 243, 47-54.</w:t>
      </w:r>
    </w:p>
    <w:p w14:paraId="502360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Janssen, A., Sabelis, M.W., Magalhães, S., Montserrat, M., Van der Hammen, T., 2007. Habitat structure affects intraguild predation. Ecology 88, 2713-2719.</w:t>
      </w:r>
    </w:p>
    <w:p w14:paraId="16B7F231" w14:textId="053AC60C" w:rsidR="00806254" w:rsidRDefault="00806254"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14:paraId="37FDEDA9" w14:textId="40584E12"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ehoe, L., Romero-Muñoz, A., Polaina, E., Estes, L., Kreft, H., Kuemmerle, T., 2017. Biodiversity at risk under future cropland expansion and intensification. Nature Ecology &amp; Evolution 1, 1129-1135.</w:t>
      </w:r>
    </w:p>
    <w:p w14:paraId="58FB5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lecka, J., Boukal, D.S., 2013. Foraging and vulnerability traits modify predator–prey body mass allometry: freshwater macroinvertebrates as a case study. Journal of Animal Ecology 82, 1031-1041.</w:t>
      </w:r>
    </w:p>
    <w:p w14:paraId="4B76FE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rey, K.L., Blubaugh, C.K., Chapman, E.G., Lynch, C.A., Snyder, G.B., Jensen, A.S., Fu, Z., Prischmann-Voldseth, D.A., Harwood, J.D., Snyder, W.E., 2017. Generalist predators consume spider mites despite the presence of alternative prey. Biological Control 115, 157-164.</w:t>
      </w:r>
    </w:p>
    <w:p w14:paraId="5E54F8F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uusk, A.-K., Ekbom, B., 2012. Feeding habits of lycosid spiders in field habitats. Journal of Pest Science 85, 253-260.</w:t>
      </w:r>
    </w:p>
    <w:p w14:paraId="3A88A96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ngellotto, G.A., Denno, R.F., 2004. Responses of invertebrate natural enemies to complex-structured habitats: a meta-analytical synthesis. Oecologia 139, 1-10.</w:t>
      </w:r>
    </w:p>
    <w:p w14:paraId="3FF30C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yman, C.A., Araujo, M.S., Boucek, R., Hammerschla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eyer, C.M., Harrison, E., Jud, Z.R., Matich, P., Rosenblatt, A.E., Vaudo, J.J., Yeager, L.A., 2012. Applying stable isotopes to examine foo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web structure: an overview of analytical tools. Biological Reviews 87, 545-562.</w:t>
      </w:r>
    </w:p>
    <w:p w14:paraId="2F83521D" w14:textId="63BEE28C" w:rsidR="00E049ED" w:rsidRDefault="00E049ED"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rPr>
        <w:t>Lenth, R. 2018. emmeans: Estimated marginal means, aka least-squares means. R package version 1.3.0.</w:t>
      </w:r>
    </w:p>
    <w:p w14:paraId="0463BB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etourneau, D.K., Jedlicka, J.A., Bothwell, S.G., Moreno, C.R., 2009. Effects of natural enemy biodiversity on the suppression of arthropod herbivores in terrestrial ecosystems. Annu Rev Ecol Evol S 40, 573-592.</w:t>
      </w:r>
    </w:p>
    <w:p w14:paraId="210763C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ichtenberg, E.M., Kennedy, C.M., Kremen, C., Batary, P., Berendse, F., Bommarco, R., Bosque</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érez, N.A., Carvalheiro, L.G., Snyder, W.E., Williams, N.M., 2017. A global synthesis of the effects of diversified farming systems on arthropod diversity within fields and across agricultural landscapes. Global change biology 23, 4946-4957.</w:t>
      </w:r>
    </w:p>
    <w:p w14:paraId="1B8D406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azzi, D., Dorn, S., 2012. Movement of insect pests in agricultural landscapes. Annals of Applied Biology 160, 97-113.</w:t>
      </w:r>
    </w:p>
    <w:p w14:paraId="7EF425A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ichalko, R., Pekár, S., Entling, M.H., 2019. An updated perspective on spiders as generalist predators in biological control. Oecologia 189, 21-36.</w:t>
      </w:r>
    </w:p>
    <w:p w14:paraId="43D5237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ewton, J., 2016. Stable isotopes as tools in ecological research. eLS, 1-8.</w:t>
      </w:r>
    </w:p>
    <w:p w14:paraId="4F2CF03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yffeler, M., 1999. Prey selection of spiders in the field. Journal of Arachnology, 317-324.</w:t>
      </w:r>
    </w:p>
    <w:p w14:paraId="5AB000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Otieno, N.E., Butler, M., Pryke, J.S., 2023. Fallow fields and hedgerows mediate enhanced arthropod predation and reduced herbivory on small scale intercropped maize farms–δ13C and δ15N stable isotope evidence. Agriculture, Ecosystems &amp; Environment 349, 108448.</w:t>
      </w:r>
    </w:p>
    <w:p w14:paraId="0ECDBDA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hillips, D.L., Koch, P.L., 2002. Incorporating concentration dependence in stable isotope mixing models. Oecologia 130, 114-125.</w:t>
      </w:r>
    </w:p>
    <w:p w14:paraId="3EECAE0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rcel, M., Andersson, G.K., Pålsson, J., Tasin, M., 2018. Organic management in apple orchards: higher impacts on biological control than on pollination. Journal of Applied Ecology 55, 2779-2789.</w:t>
      </w:r>
    </w:p>
    <w:p w14:paraId="0497FBC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st, D.M., 2002. Using stable isotopes to estimate trophic position: models, methods, and assumptions. Ecology 83, 703-718.</w:t>
      </w:r>
    </w:p>
    <w:p w14:paraId="5070375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rasad, R., Snyder, W., 2006. Polyphagy complicates conservation biological control that targets generalist predators. Journal of Applied Ecology 43, 343-352.</w:t>
      </w:r>
    </w:p>
    <w:p w14:paraId="33ADB83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 Core Team, 2021. R: A language and environment for statistical computing. R Foundation for Statistical Computing, Vienna, Austria.</w:t>
      </w:r>
    </w:p>
    <w:p w14:paraId="21F5CE9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Birkhofer, K., Malsher, G., Staudacher, K., Ekbom, B., Traugott, M., Jonsson, M., 2017. Diet of generalist predators reflects effects of cropping period and farming system on extra- and intraguild prey. Ecol Appl 27, 1167-1177.</w:t>
      </w:r>
    </w:p>
    <w:p w14:paraId="3DEA886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Jonsson, T., Malsher, G., Staudacher, K., Traugott, M., Ekbom, B., Jonsson, M., 2018. High redundancy as well as complementary prey choice characterize generalist predator food webs in agroecosystems. Scientific reports 8, 1-10.</w:t>
      </w:r>
    </w:p>
    <w:p w14:paraId="5B8EBB6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14:paraId="205ED8C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chmitz, O.J., 2008. Effects of predator hunting mode on grassland ecosystem function. Science 319, 952-954.</w:t>
      </w:r>
    </w:p>
    <w:p w14:paraId="63F7865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ettle, W.H., Ariawan, H., Astuti, E.T., Cahyana, W., Hakim, A.L., Hindayana, D., Lestari, A.S., 1996. Managing tropical rice pests through conservation of generalist natural enemies and alternative prey. Ecology 77, 1975-1988.</w:t>
      </w:r>
    </w:p>
    <w:p w14:paraId="41DFA8E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iling, P., Cornelissen, T., 2005. What makes a successful biocontrol agent? A meta-analysis of biological control agent performance. Biological control 34, 236-246.</w:t>
      </w:r>
    </w:p>
    <w:p w14:paraId="6C79F0D4" w14:textId="35F283DD" w:rsidR="00F078C3" w:rsidRDefault="00F078C3"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Stock, B.C., Jackson, A.L., Ward, E.J., Parnell, A.C., Phillips, D.L., Semmens, B.X., 2018. Analyzing mixing systems using a new generation of Bayesian tracer mixing models. PeerJ 6, e5096.</w:t>
      </w:r>
    </w:p>
    <w:p w14:paraId="671FD97E" w14:textId="338766A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ock, B.C., Semmens, B.X., 2016. Unifying error structures in commonly used biotracer mixing models. Ecology 97, 2562-2569.</w:t>
      </w:r>
    </w:p>
    <w:p w14:paraId="051E493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raub, C.S., Finke, D.L., Snyder, W.E., 2008. Are the conservation of natural enemy biodiversity and biological control compatible goals? Biological control 45, 225-237.</w:t>
      </w:r>
    </w:p>
    <w:p w14:paraId="093B32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un, J.-T., Wang, M.-M., Zhang, Y.-K., Chapuis, M.-P., Jiang, X.-Y., Hu, G., Yang, X.-M., Ge, C., Xue, X.-F., Hong, X.-Y., 2015. Evidence for high dispersal ability and mito-nuclear discordance in the small brown planthopper, Laodelphax striatellus. Scientific Reports 5, 1-10.</w:t>
      </w:r>
    </w:p>
    <w:p w14:paraId="1B735A1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ymondson, W., Sunderland, K., Greenstone, M., 2002. Can generalist predators be effective biocontrol agents? Annual review of entomology 47, 561-594.</w:t>
      </w:r>
    </w:p>
    <w:p w14:paraId="3C22A99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Wise, D.H., Moldenhauer, D.M., Halaj, J., 2006. Using stable isotopes to reveal shifts in prey consumption by generalist predators. Ecol. Appl. 16, 865-876.</w:t>
      </w:r>
    </w:p>
    <w:p w14:paraId="3D4CABB7" w14:textId="381197C5" w:rsidR="009029F3" w:rsidRPr="009029F3" w:rsidRDefault="009029F3" w:rsidP="00C6471E">
      <w:pPr>
        <w:pStyle w:val="EndNoteBibliography"/>
        <w:ind w:left="567" w:hanging="567"/>
        <w:rPr>
          <w:noProof/>
        </w:rPr>
      </w:pPr>
    </w:p>
    <w:p w14:paraId="55784DD2" w14:textId="389167EC" w:rsidR="00E02C50" w:rsidRPr="002D78D0" w:rsidRDefault="005723B1" w:rsidP="0061500C">
      <w:pPr>
        <w:pStyle w:val="EndNoteBibliography"/>
        <w:ind w:left="567" w:hanging="567"/>
        <w:rPr>
          <w:rFonts w:ascii="Times New Roman" w:hAnsi="Times New Roman" w:cs="Times New Roman"/>
          <w:sz w:val="24"/>
          <w:szCs w:val="24"/>
        </w:rPr>
      </w:pPr>
      <w:r w:rsidRPr="00F6526B">
        <w:rPr>
          <w:rFonts w:ascii="Times New Roman" w:hAnsi="Times New Roman" w:cs="Times New Roman"/>
          <w:color w:val="FF0000"/>
          <w:sz w:val="24"/>
          <w:szCs w:val="24"/>
        </w:rPr>
        <w:fldChar w:fldCharType="end"/>
      </w:r>
      <w:r w:rsidR="00E02C50" w:rsidRPr="002D78D0">
        <w:rPr>
          <w:rFonts w:ascii="Times New Roman" w:hAnsi="Times New Roman" w:cs="Times New Roman"/>
          <w:sz w:val="24"/>
          <w:szCs w:val="24"/>
        </w:rPr>
        <w:br w:type="page"/>
      </w:r>
    </w:p>
    <w:p w14:paraId="00D39FFC" w14:textId="0C0DBBBA" w:rsidR="00552C5D" w:rsidRDefault="00552C5D" w:rsidP="00E02C50">
      <w:pPr>
        <w:jc w:val="left"/>
        <w:rPr>
          <w:rFonts w:cs="Times New Roman"/>
          <w:b/>
        </w:rPr>
      </w:pPr>
      <w:r>
        <w:rPr>
          <w:rFonts w:cs="Times New Roman"/>
          <w:b/>
        </w:rPr>
        <w:lastRenderedPageBreak/>
        <w:t>Tables with captions</w:t>
      </w:r>
    </w:p>
    <w:p w14:paraId="2798757A" w14:textId="77777777" w:rsidR="00552C5D" w:rsidRDefault="00552C5D" w:rsidP="00E02C50">
      <w:pPr>
        <w:jc w:val="left"/>
        <w:rPr>
          <w:rFonts w:cs="Times New Roman"/>
          <w:b/>
        </w:rPr>
      </w:pPr>
    </w:p>
    <w:p w14:paraId="74A57EEA" w14:textId="66EE32E1" w:rsidR="00223CAC" w:rsidRDefault="00E02C50" w:rsidP="00E02C50">
      <w:pPr>
        <w:jc w:val="left"/>
        <w:rPr>
          <w:rFonts w:cs="Times New Roman"/>
        </w:rPr>
      </w:pPr>
      <w:r w:rsidRPr="00E02C50">
        <w:rPr>
          <w:rFonts w:cs="Times New Roman"/>
          <w:b/>
        </w:rPr>
        <w:t>Table 1.</w:t>
      </w:r>
      <w:r w:rsidRPr="00BB0BA4">
        <w:rPr>
          <w:rFonts w:cs="Times New Roman"/>
        </w:rPr>
        <w:t xml:space="preserve"> </w:t>
      </w:r>
      <w:r>
        <w:rPr>
          <w:rFonts w:cs="Times New Roman"/>
        </w:rPr>
        <w:t xml:space="preserve"> </w:t>
      </w:r>
      <w:r w:rsidRPr="00BB0BA4">
        <w:rPr>
          <w:rFonts w:cs="Times New Roman"/>
        </w:rPr>
        <w:t xml:space="preserve">Statistical results from </w:t>
      </w:r>
      <w:r w:rsidR="0079439C">
        <w:rPr>
          <w:rFonts w:cs="Times New Roman"/>
        </w:rPr>
        <w:t>GLM</w:t>
      </w:r>
      <w:r w:rsidR="00E42155">
        <w:rPr>
          <w:rFonts w:cs="Times New Roman"/>
        </w:rPr>
        <w:t>M</w:t>
      </w:r>
      <w:r w:rsidR="0079439C">
        <w:rPr>
          <w:rFonts w:cs="Times New Roman"/>
        </w:rPr>
        <w:t xml:space="preserve"> </w:t>
      </w:r>
      <w:r w:rsidRPr="005C029F">
        <w:rPr>
          <w:rFonts w:cs="Times New Roman"/>
        </w:rPr>
        <w:t xml:space="preserve">beta regression models </w:t>
      </w:r>
      <w:r>
        <w:rPr>
          <w:rFonts w:cs="Times New Roman"/>
        </w:rPr>
        <w:t>for examining the effects of abiotic and biotic factors on pest consumption by</w:t>
      </w:r>
      <w:r w:rsidRPr="005C029F">
        <w:rPr>
          <w:rFonts w:cs="Times New Roman"/>
        </w:rPr>
        <w:t xml:space="preserve"> spiders, ladybeetles</w:t>
      </w:r>
      <w:r w:rsidR="0082062E">
        <w:rPr>
          <w:rFonts w:cs="Times New Roman"/>
        </w:rPr>
        <w:t>, and</w:t>
      </w:r>
      <w:r w:rsidR="0082062E" w:rsidRPr="0082062E">
        <w:rPr>
          <w:rFonts w:cs="Times New Roman"/>
        </w:rPr>
        <w:t xml:space="preserve"> </w:t>
      </w:r>
      <w:r w:rsidR="0082062E">
        <w:rPr>
          <w:rFonts w:cs="Times New Roman"/>
        </w:rPr>
        <w:t>both</w:t>
      </w:r>
      <w:r w:rsidR="0082062E" w:rsidRPr="005C029F">
        <w:rPr>
          <w:rFonts w:cs="Times New Roman"/>
        </w:rPr>
        <w:t xml:space="preserve"> predators</w:t>
      </w:r>
      <w:r w:rsidRPr="005C029F">
        <w:rPr>
          <w:rFonts w:cs="Times New Roman"/>
        </w:rPr>
        <w:t xml:space="preserve">. </w:t>
      </w:r>
      <w:r>
        <w:rPr>
          <w:rFonts w:cs="Times New Roman"/>
        </w:rPr>
        <w:t xml:space="preserve"> </w:t>
      </w:r>
    </w:p>
    <w:tbl>
      <w:tblPr>
        <w:tblStyle w:val="1"/>
        <w:tblW w:w="0" w:type="auto"/>
        <w:jc w:val="center"/>
        <w:tblLook w:val="04A0" w:firstRow="1" w:lastRow="0" w:firstColumn="1" w:lastColumn="0" w:noHBand="0" w:noVBand="1"/>
      </w:tblPr>
      <w:tblGrid>
        <w:gridCol w:w="1845"/>
        <w:gridCol w:w="2761"/>
        <w:gridCol w:w="1207"/>
        <w:gridCol w:w="1426"/>
        <w:gridCol w:w="1417"/>
      </w:tblGrid>
      <w:tr w:rsidR="0079439C" w14:paraId="1C9348F0" w14:textId="77777777" w:rsidTr="00223CAC">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B2DEB3A" w14:textId="77777777" w:rsidR="0079439C" w:rsidRDefault="0079439C" w:rsidP="001536D6">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14:paraId="6BA5D0F5"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14:paraId="534E2C62"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
            <w:proofErr w:type="spellStart"/>
            <w:r>
              <w:rPr>
                <w:rFonts w:cs="Times New Roman"/>
                <w:b w:val="0"/>
                <w:i/>
                <w:color w:val="auto"/>
                <w:sz w:val="22"/>
              </w:rPr>
              <w:t>d.f.</w:t>
            </w:r>
            <w:proofErr w:type="spellEnd"/>
          </w:p>
        </w:tc>
        <w:tc>
          <w:tcPr>
            <w:tcW w:w="1426" w:type="dxa"/>
            <w:shd w:val="clear" w:color="auto" w:fill="auto"/>
            <w:vAlign w:val="center"/>
          </w:tcPr>
          <w:p w14:paraId="79097C4C"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i/>
                <w:color w:val="auto"/>
                <w:sz w:val="22"/>
              </w:rPr>
              <w:t xml:space="preserve">    χ</w:t>
            </w:r>
            <w:r>
              <w:rPr>
                <w:rFonts w:cs="Times New Roman"/>
                <w:b w:val="0"/>
                <w:color w:val="auto"/>
                <w:sz w:val="22"/>
                <w:vertAlign w:val="superscript"/>
              </w:rPr>
              <w:t>2</w:t>
            </w:r>
          </w:p>
        </w:tc>
        <w:tc>
          <w:tcPr>
            <w:tcW w:w="1417" w:type="dxa"/>
            <w:shd w:val="clear" w:color="auto" w:fill="auto"/>
            <w:vAlign w:val="center"/>
          </w:tcPr>
          <w:p w14:paraId="7BF2617F"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
            <w:r>
              <w:rPr>
                <w:rFonts w:cs="Times New Roman"/>
                <w:b w:val="0"/>
                <w:i/>
                <w:color w:val="auto"/>
                <w:sz w:val="22"/>
              </w:rPr>
              <w:t xml:space="preserve">    P</w:t>
            </w:r>
          </w:p>
        </w:tc>
      </w:tr>
      <w:tr w:rsidR="00223CAC" w14:paraId="5508C823"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961E625" w14:textId="77777777" w:rsidR="00223CAC" w:rsidRDefault="00223CAC" w:rsidP="00223CAC">
            <w:pPr>
              <w:spacing w:after="0" w:line="240" w:lineRule="auto"/>
              <w:rPr>
                <w:rFonts w:eastAsiaTheme="majorEastAsia" w:cs="Times New Roman"/>
                <w:bCs w:val="0"/>
                <w:color w:val="365F91" w:themeColor="accent1" w:themeShade="BF"/>
                <w:sz w:val="22"/>
                <w:szCs w:val="28"/>
              </w:rPr>
            </w:pPr>
            <w:r>
              <w:rPr>
                <w:rFonts w:cs="Times New Roman"/>
                <w:b w:val="0"/>
                <w:sz w:val="22"/>
              </w:rPr>
              <w:t>Both predators</w:t>
            </w:r>
          </w:p>
        </w:tc>
        <w:tc>
          <w:tcPr>
            <w:tcW w:w="2761" w:type="dxa"/>
            <w:tcBorders>
              <w:right w:val="nil"/>
            </w:tcBorders>
            <w:shd w:val="clear" w:color="auto" w:fill="auto"/>
            <w:vAlign w:val="center"/>
          </w:tcPr>
          <w:p w14:paraId="1BC6F3C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14:paraId="3A8401EC" w14:textId="7777777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754A9DA3" w14:textId="7AB5026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8</w:t>
            </w:r>
            <w:r>
              <w:rPr>
                <w:rFonts w:eastAsia="SimSun" w:cs="Times New Roman"/>
                <w:color w:val="000000"/>
                <w:sz w:val="22"/>
                <w:lang w:eastAsia="zh-CN" w:bidi="ar"/>
              </w:rPr>
              <w:t>.00</w:t>
            </w:r>
          </w:p>
        </w:tc>
        <w:tc>
          <w:tcPr>
            <w:tcW w:w="1417" w:type="dxa"/>
            <w:tcBorders>
              <w:right w:val="nil"/>
            </w:tcBorders>
            <w:shd w:val="clear" w:color="auto" w:fill="auto"/>
            <w:vAlign w:val="center"/>
          </w:tcPr>
          <w:p w14:paraId="4A8E6D6D" w14:textId="0D29995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2</w:t>
            </w:r>
          </w:p>
        </w:tc>
      </w:tr>
      <w:tr w:rsidR="00223CAC" w14:paraId="12669A9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CF2C2E0"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182AF540"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430F64F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0A1A4A9" w14:textId="0FEB439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7.29</w:t>
            </w:r>
          </w:p>
        </w:tc>
        <w:tc>
          <w:tcPr>
            <w:tcW w:w="1417" w:type="dxa"/>
            <w:shd w:val="clear" w:color="auto" w:fill="auto"/>
            <w:vAlign w:val="center"/>
          </w:tcPr>
          <w:p w14:paraId="1436B912" w14:textId="4F8CD42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2C62EA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5447AE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F2BB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3BCB8176"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09326CC1" w14:textId="68B44711"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249.84</w:t>
            </w:r>
          </w:p>
        </w:tc>
        <w:tc>
          <w:tcPr>
            <w:tcW w:w="1417" w:type="dxa"/>
            <w:tcBorders>
              <w:right w:val="nil"/>
            </w:tcBorders>
            <w:shd w:val="clear" w:color="auto" w:fill="auto"/>
            <w:vAlign w:val="center"/>
          </w:tcPr>
          <w:p w14:paraId="6E82D644" w14:textId="6717420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DFD1729"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9D31345"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971F06"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D8E04A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C55E5A5" w14:textId="024CBAC6"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6</w:t>
            </w:r>
          </w:p>
        </w:tc>
        <w:tc>
          <w:tcPr>
            <w:tcW w:w="1417" w:type="dxa"/>
            <w:shd w:val="clear" w:color="auto" w:fill="auto"/>
            <w:vAlign w:val="center"/>
          </w:tcPr>
          <w:p w14:paraId="1657B666" w14:textId="54A5E232"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80</w:t>
            </w:r>
          </w:p>
        </w:tc>
      </w:tr>
      <w:tr w:rsidR="00223CAC" w14:paraId="5364A25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16E4AE6"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6F3C2C9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7286E72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C5DD433" w14:textId="7AE36EB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c>
          <w:tcPr>
            <w:tcW w:w="1417" w:type="dxa"/>
            <w:tcBorders>
              <w:right w:val="nil"/>
            </w:tcBorders>
            <w:shd w:val="clear" w:color="auto" w:fill="auto"/>
            <w:vAlign w:val="center"/>
          </w:tcPr>
          <w:p w14:paraId="76A28210" w14:textId="021AFEBC"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6</w:t>
            </w:r>
          </w:p>
        </w:tc>
      </w:tr>
      <w:tr w:rsidR="00223CAC" w14:paraId="4B541D2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B4A744" w14:textId="77777777" w:rsidR="00223CAC" w:rsidRDefault="00223CAC" w:rsidP="00223CAC">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14:paraId="6B81B65D"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Year</w:t>
            </w:r>
          </w:p>
        </w:tc>
        <w:tc>
          <w:tcPr>
            <w:tcW w:w="1207" w:type="dxa"/>
            <w:tcBorders>
              <w:right w:val="nil"/>
            </w:tcBorders>
            <w:shd w:val="clear" w:color="auto" w:fill="auto"/>
            <w:vAlign w:val="center"/>
          </w:tcPr>
          <w:p w14:paraId="6A3E05BE"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686F42E1" w14:textId="60AB11D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9.3</w:t>
            </w:r>
            <w:r>
              <w:rPr>
                <w:rFonts w:eastAsia="SimSun" w:cs="Times New Roman"/>
                <w:color w:val="000000"/>
                <w:sz w:val="22"/>
                <w:lang w:eastAsia="zh-CN" w:bidi="ar"/>
              </w:rPr>
              <w:t>0</w:t>
            </w:r>
          </w:p>
        </w:tc>
        <w:tc>
          <w:tcPr>
            <w:tcW w:w="1417" w:type="dxa"/>
            <w:tcBorders>
              <w:right w:val="nil"/>
            </w:tcBorders>
            <w:shd w:val="clear" w:color="auto" w:fill="auto"/>
            <w:vAlign w:val="center"/>
          </w:tcPr>
          <w:p w14:paraId="0F65B16B" w14:textId="1DD8510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74D624CE"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EE4ADC"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4BACBE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3D2CA7F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533B8B7" w14:textId="0EA8736D"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4.93</w:t>
            </w:r>
          </w:p>
        </w:tc>
        <w:tc>
          <w:tcPr>
            <w:tcW w:w="1417" w:type="dxa"/>
            <w:shd w:val="clear" w:color="auto" w:fill="auto"/>
            <w:vAlign w:val="center"/>
          </w:tcPr>
          <w:p w14:paraId="5C424176" w14:textId="6F60CAD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3</w:t>
            </w:r>
          </w:p>
        </w:tc>
      </w:tr>
      <w:tr w:rsidR="00223CAC" w14:paraId="2EB173C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4EE3FA"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B8CD27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54725D7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4277A5D2" w14:textId="6F5203A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19.01</w:t>
            </w:r>
          </w:p>
        </w:tc>
        <w:tc>
          <w:tcPr>
            <w:tcW w:w="1417" w:type="dxa"/>
            <w:tcBorders>
              <w:right w:val="nil"/>
            </w:tcBorders>
            <w:shd w:val="clear" w:color="auto" w:fill="auto"/>
            <w:vAlign w:val="center"/>
          </w:tcPr>
          <w:p w14:paraId="0321471A" w14:textId="226B35D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244C3B28"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8B48AFD"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14504F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FDD727D"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6D7E2D1A" w14:textId="05FDCF4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12</w:t>
            </w:r>
          </w:p>
        </w:tc>
        <w:tc>
          <w:tcPr>
            <w:tcW w:w="1417" w:type="dxa"/>
            <w:shd w:val="clear" w:color="auto" w:fill="auto"/>
            <w:vAlign w:val="center"/>
          </w:tcPr>
          <w:p w14:paraId="1C953CDA" w14:textId="7504A90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73</w:t>
            </w:r>
          </w:p>
        </w:tc>
      </w:tr>
      <w:tr w:rsidR="00223CAC" w14:paraId="1B20150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B863DB5"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07FA09D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1E595D9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65676E4C" w14:textId="4ED58F7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8</w:t>
            </w:r>
          </w:p>
        </w:tc>
        <w:tc>
          <w:tcPr>
            <w:tcW w:w="1417" w:type="dxa"/>
            <w:tcBorders>
              <w:right w:val="nil"/>
            </w:tcBorders>
            <w:shd w:val="clear" w:color="auto" w:fill="auto"/>
            <w:vAlign w:val="center"/>
          </w:tcPr>
          <w:p w14:paraId="4BFF45A8" w14:textId="71EEAAB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5</w:t>
            </w:r>
          </w:p>
        </w:tc>
      </w:tr>
      <w:tr w:rsidR="00223CAC" w14:paraId="3B21072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D35C99" w14:textId="77777777" w:rsidR="00223CAC" w:rsidRDefault="00223CAC" w:rsidP="00223CAC">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14:paraId="1F94361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shd w:val="clear" w:color="auto" w:fill="auto"/>
            <w:vAlign w:val="center"/>
          </w:tcPr>
          <w:p w14:paraId="13ED034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shd w:val="clear" w:color="auto" w:fill="auto"/>
            <w:vAlign w:val="center"/>
          </w:tcPr>
          <w:p w14:paraId="06A28CBD" w14:textId="6C18156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7.29</w:t>
            </w:r>
          </w:p>
        </w:tc>
        <w:tc>
          <w:tcPr>
            <w:tcW w:w="1417" w:type="dxa"/>
            <w:shd w:val="clear" w:color="auto" w:fill="auto"/>
            <w:vAlign w:val="center"/>
          </w:tcPr>
          <w:p w14:paraId="24FDE403" w14:textId="72FB0CFA"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FE0BA8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7D1C489E"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411AD35A"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Farm type</w:t>
            </w:r>
          </w:p>
        </w:tc>
        <w:tc>
          <w:tcPr>
            <w:tcW w:w="1207" w:type="dxa"/>
            <w:tcBorders>
              <w:right w:val="nil"/>
            </w:tcBorders>
            <w:shd w:val="clear" w:color="auto" w:fill="auto"/>
            <w:vAlign w:val="center"/>
          </w:tcPr>
          <w:p w14:paraId="3D2B0A9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7416BF1" w14:textId="242DC1F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7</w:t>
            </w:r>
          </w:p>
        </w:tc>
        <w:tc>
          <w:tcPr>
            <w:tcW w:w="1417" w:type="dxa"/>
            <w:tcBorders>
              <w:right w:val="nil"/>
            </w:tcBorders>
            <w:shd w:val="clear" w:color="auto" w:fill="auto"/>
            <w:vAlign w:val="center"/>
          </w:tcPr>
          <w:p w14:paraId="63D6BB6A" w14:textId="0A75FC6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9</w:t>
            </w:r>
          </w:p>
        </w:tc>
      </w:tr>
      <w:tr w:rsidR="00223CAC" w14:paraId="7EAD734A"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B61CCC1"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F8C28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Crop stage</w:t>
            </w:r>
          </w:p>
        </w:tc>
        <w:tc>
          <w:tcPr>
            <w:tcW w:w="1207" w:type="dxa"/>
            <w:shd w:val="clear" w:color="auto" w:fill="auto"/>
            <w:vAlign w:val="center"/>
          </w:tcPr>
          <w:p w14:paraId="1F4CB58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color w:val="auto"/>
                <w:sz w:val="22"/>
              </w:rPr>
            </w:pPr>
            <w:r w:rsidRPr="00900EFD">
              <w:rPr>
                <w:rFonts w:cs="Times New Roman"/>
                <w:color w:val="auto"/>
                <w:sz w:val="22"/>
                <w:lang w:eastAsia="zh-CN"/>
              </w:rPr>
              <w:t>2</w:t>
            </w:r>
          </w:p>
        </w:tc>
        <w:tc>
          <w:tcPr>
            <w:tcW w:w="1426" w:type="dxa"/>
            <w:shd w:val="clear" w:color="auto" w:fill="auto"/>
            <w:vAlign w:val="center"/>
          </w:tcPr>
          <w:p w14:paraId="5CDBC943" w14:textId="6B613B6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84.32</w:t>
            </w:r>
          </w:p>
        </w:tc>
        <w:tc>
          <w:tcPr>
            <w:tcW w:w="1417" w:type="dxa"/>
            <w:shd w:val="clear" w:color="auto" w:fill="auto"/>
            <w:vAlign w:val="center"/>
          </w:tcPr>
          <w:p w14:paraId="76C50067" w14:textId="0C30066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CA8BD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2CD21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5584D86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14:paraId="646FDB8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2450B7B" w14:textId="297180BF"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4</w:t>
            </w:r>
          </w:p>
        </w:tc>
        <w:tc>
          <w:tcPr>
            <w:tcW w:w="1417" w:type="dxa"/>
            <w:tcBorders>
              <w:right w:val="nil"/>
            </w:tcBorders>
            <w:shd w:val="clear" w:color="auto" w:fill="auto"/>
            <w:vAlign w:val="center"/>
          </w:tcPr>
          <w:p w14:paraId="1DD62DD3" w14:textId="0264DA2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r>
      <w:tr w:rsidR="00223CAC" w14:paraId="1395B4ED"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082C297"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236FD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Relative abundance of rice herbivores</w:t>
            </w:r>
          </w:p>
        </w:tc>
        <w:tc>
          <w:tcPr>
            <w:tcW w:w="1207" w:type="dxa"/>
            <w:shd w:val="clear" w:color="auto" w:fill="auto"/>
            <w:vAlign w:val="center"/>
          </w:tcPr>
          <w:p w14:paraId="154B0D89"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B52EF26" w14:textId="72110D69"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8</w:t>
            </w:r>
          </w:p>
        </w:tc>
        <w:tc>
          <w:tcPr>
            <w:tcW w:w="1417" w:type="dxa"/>
            <w:shd w:val="clear" w:color="auto" w:fill="auto"/>
            <w:vAlign w:val="center"/>
          </w:tcPr>
          <w:p w14:paraId="37AD6F5B" w14:textId="133C64C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4</w:t>
            </w:r>
          </w:p>
        </w:tc>
      </w:tr>
    </w:tbl>
    <w:p w14:paraId="2FDD263C" w14:textId="71F99067" w:rsidR="00A24737" w:rsidRDefault="00A24737">
      <w:pPr>
        <w:spacing w:after="0" w:line="240" w:lineRule="auto"/>
        <w:jc w:val="left"/>
        <w:rPr>
          <w:rFonts w:cs="Times New Roman"/>
          <w:b/>
        </w:rPr>
      </w:pPr>
      <w:r>
        <w:rPr>
          <w:rFonts w:cs="Times New Roman"/>
          <w:b/>
        </w:rPr>
        <w:br w:type="page"/>
      </w:r>
    </w:p>
    <w:p w14:paraId="75BD07DD" w14:textId="68DAC05A" w:rsidR="00E02C50" w:rsidRPr="005C029F" w:rsidRDefault="00E02C50" w:rsidP="00E02C50">
      <w:pPr>
        <w:jc w:val="left"/>
        <w:rPr>
          <w:rFonts w:cs="Times New Roman"/>
        </w:rPr>
      </w:pPr>
      <w:r w:rsidRPr="00E02C50">
        <w:rPr>
          <w:rFonts w:cs="Times New Roman"/>
          <w:b/>
        </w:rPr>
        <w:lastRenderedPageBreak/>
        <w:t>Table 2.</w:t>
      </w:r>
      <w:r w:rsidRPr="00BB0BA4">
        <w:rPr>
          <w:rFonts w:cs="Times New Roman"/>
        </w:rPr>
        <w:t xml:space="preserve"> </w:t>
      </w:r>
      <w:r>
        <w:rPr>
          <w:rFonts w:cs="Times New Roman"/>
        </w:rPr>
        <w:t xml:space="preserve"> </w:t>
      </w:r>
      <w:r w:rsidRPr="00BB0BA4">
        <w:rPr>
          <w:rFonts w:cs="Times New Roman"/>
        </w:rPr>
        <w:t>Tukey’s post-hoc tests</w:t>
      </w:r>
      <w:r w:rsidRPr="005C029F">
        <w:rPr>
          <w:rFonts w:cs="Times New Roman"/>
        </w:rPr>
        <w:t xml:space="preserve"> comparing the proportion of rice herbivores consumed in the diet of predators in organic and conventional rice farms. </w:t>
      </w:r>
      <w:r>
        <w:rPr>
          <w:rFonts w:cs="Times New Roman"/>
        </w:rPr>
        <w:t xml:space="preserve"> </w:t>
      </w:r>
      <w:r w:rsidRPr="005C029F">
        <w:rPr>
          <w:rFonts w:cs="Times New Roman"/>
        </w:rPr>
        <w:t xml:space="preserve">Different superscript letters indicate significant differences in the </w:t>
      </w:r>
      <w:r w:rsidR="001D6D4B">
        <w:rPr>
          <w:rFonts w:cs="Times New Roman"/>
        </w:rPr>
        <w:t xml:space="preserve">estimated marginal </w:t>
      </w:r>
      <w:r w:rsidRPr="005C029F">
        <w:rPr>
          <w:rFonts w:cs="Times New Roman"/>
        </w:rPr>
        <w:t>means</w:t>
      </w:r>
      <w:r w:rsidR="001D6D4B">
        <w:rPr>
          <w:rFonts w:cs="Times New Roman"/>
        </w:rPr>
        <w:t xml:space="preserve"> (EMMs)</w:t>
      </w:r>
      <w:r w:rsidRPr="005C029F">
        <w:rPr>
          <w:rFonts w:cs="Times New Roman"/>
        </w:rPr>
        <w:t xml:space="preserve"> </w:t>
      </w:r>
      <w:r w:rsidR="00A763D3">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68" w:type="dxa"/>
        <w:jc w:val="center"/>
        <w:tblLook w:val="04A0" w:firstRow="1" w:lastRow="0" w:firstColumn="1" w:lastColumn="0" w:noHBand="0" w:noVBand="1"/>
      </w:tblPr>
      <w:tblGrid>
        <w:gridCol w:w="2072"/>
        <w:gridCol w:w="1843"/>
        <w:gridCol w:w="1985"/>
        <w:gridCol w:w="1553"/>
        <w:gridCol w:w="1515"/>
      </w:tblGrid>
      <w:tr w:rsidR="00E02C50" w:rsidRPr="005C029F" w14:paraId="1B1ACB9B"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6FE3A60A"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14:paraId="0B65B81C"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14:paraId="5854C1FE" w14:textId="1B3588CA" w:rsidR="00E02C50" w:rsidRPr="005C029F" w:rsidRDefault="001D6D4B"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3" w:type="dxa"/>
            <w:shd w:val="clear" w:color="auto" w:fill="auto"/>
            <w:noWrap/>
            <w:vAlign w:val="center"/>
          </w:tcPr>
          <w:p w14:paraId="46A3137A"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14:paraId="792EFFD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F93790" w:rsidRPr="005C029F" w14:paraId="2FECF886"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E01B8C5" w14:textId="386C193D" w:rsidR="00F93790" w:rsidRPr="005C029F" w:rsidRDefault="00F93790" w:rsidP="00F93790">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843" w:type="dxa"/>
            <w:tcBorders>
              <w:right w:val="nil"/>
            </w:tcBorders>
            <w:shd w:val="clear" w:color="auto" w:fill="auto"/>
            <w:noWrap/>
            <w:vAlign w:val="center"/>
          </w:tcPr>
          <w:p w14:paraId="531A580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4AECA59" w14:textId="335716EA"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61</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8)</w:t>
            </w:r>
          </w:p>
        </w:tc>
        <w:tc>
          <w:tcPr>
            <w:tcW w:w="1553" w:type="dxa"/>
            <w:tcBorders>
              <w:right w:val="nil"/>
            </w:tcBorders>
            <w:shd w:val="clear" w:color="auto" w:fill="auto"/>
            <w:noWrap/>
            <w:vAlign w:val="center"/>
          </w:tcPr>
          <w:p w14:paraId="309583B6" w14:textId="1938295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45</w:t>
            </w:r>
          </w:p>
        </w:tc>
        <w:tc>
          <w:tcPr>
            <w:tcW w:w="0" w:type="auto"/>
            <w:tcBorders>
              <w:right w:val="nil"/>
            </w:tcBorders>
            <w:shd w:val="clear" w:color="auto" w:fill="auto"/>
            <w:noWrap/>
            <w:vAlign w:val="center"/>
          </w:tcPr>
          <w:p w14:paraId="72EAAC9D" w14:textId="7AB89CB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8A55D7">
              <w:rPr>
                <w:rFonts w:eastAsia="SimSun" w:cs="Times New Roman"/>
                <w:color w:val="000000"/>
                <w:szCs w:val="24"/>
                <w:lang w:eastAsia="zh-CN" w:bidi="ar"/>
              </w:rPr>
              <w:t>0.76</w:t>
            </w:r>
          </w:p>
        </w:tc>
      </w:tr>
      <w:tr w:rsidR="00F93790" w:rsidRPr="005C029F" w14:paraId="64F9FD0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3106FF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47DFA67"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1FFC26CC" w14:textId="1C82B1C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5)</w:t>
            </w:r>
          </w:p>
        </w:tc>
        <w:tc>
          <w:tcPr>
            <w:tcW w:w="1553" w:type="dxa"/>
            <w:shd w:val="clear" w:color="auto" w:fill="auto"/>
            <w:noWrap/>
            <w:vAlign w:val="center"/>
          </w:tcPr>
          <w:p w14:paraId="276930CF" w14:textId="5CEC21B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9</w:t>
            </w:r>
          </w:p>
        </w:tc>
        <w:tc>
          <w:tcPr>
            <w:tcW w:w="0" w:type="auto"/>
            <w:shd w:val="clear" w:color="auto" w:fill="auto"/>
            <w:noWrap/>
            <w:vAlign w:val="center"/>
          </w:tcPr>
          <w:p w14:paraId="098240BB" w14:textId="43476DD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52BAE9"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56BFC9B"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14:paraId="7AC6C01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5C32C62" w14:textId="0721069E"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5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10)</w:t>
            </w:r>
          </w:p>
        </w:tc>
        <w:tc>
          <w:tcPr>
            <w:tcW w:w="1553" w:type="dxa"/>
            <w:tcBorders>
              <w:right w:val="nil"/>
            </w:tcBorders>
            <w:shd w:val="clear" w:color="auto" w:fill="auto"/>
            <w:noWrap/>
            <w:vAlign w:val="center"/>
          </w:tcPr>
          <w:p w14:paraId="1B8A8E23" w14:textId="5190DE1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35</w:t>
            </w:r>
          </w:p>
        </w:tc>
        <w:tc>
          <w:tcPr>
            <w:tcW w:w="0" w:type="auto"/>
            <w:tcBorders>
              <w:right w:val="nil"/>
            </w:tcBorders>
            <w:shd w:val="clear" w:color="auto" w:fill="auto"/>
            <w:noWrap/>
            <w:vAlign w:val="center"/>
          </w:tcPr>
          <w:p w14:paraId="2D7B82B9" w14:textId="3DA4F90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3</w:t>
            </w:r>
          </w:p>
        </w:tc>
      </w:tr>
      <w:tr w:rsidR="00F93790" w:rsidRPr="005C029F" w14:paraId="3E21290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ED976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579D4DC1"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48BCCBC4" w14:textId="22119D3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9</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7)</w:t>
            </w:r>
          </w:p>
        </w:tc>
        <w:tc>
          <w:tcPr>
            <w:tcW w:w="1553" w:type="dxa"/>
            <w:shd w:val="clear" w:color="auto" w:fill="auto"/>
            <w:noWrap/>
            <w:vAlign w:val="center"/>
          </w:tcPr>
          <w:p w14:paraId="0DE1F233" w14:textId="18C7F18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3</w:t>
            </w:r>
          </w:p>
        </w:tc>
        <w:tc>
          <w:tcPr>
            <w:tcW w:w="0" w:type="auto"/>
            <w:shd w:val="clear" w:color="auto" w:fill="auto"/>
            <w:noWrap/>
            <w:vAlign w:val="center"/>
          </w:tcPr>
          <w:p w14:paraId="301559C2" w14:textId="4988F5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F8E6FB"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9303C00"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14:paraId="6A7A9DE5"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7D08487C" w14:textId="16B253EA"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3" w:type="dxa"/>
            <w:tcBorders>
              <w:right w:val="nil"/>
            </w:tcBorders>
            <w:shd w:val="clear" w:color="auto" w:fill="auto"/>
            <w:noWrap/>
            <w:vAlign w:val="center"/>
          </w:tcPr>
          <w:p w14:paraId="41D1A546" w14:textId="78C4C6C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3</w:t>
            </w:r>
          </w:p>
        </w:tc>
        <w:tc>
          <w:tcPr>
            <w:tcW w:w="0" w:type="auto"/>
            <w:tcBorders>
              <w:right w:val="nil"/>
            </w:tcBorders>
            <w:shd w:val="clear" w:color="auto" w:fill="auto"/>
            <w:noWrap/>
            <w:vAlign w:val="center"/>
          </w:tcPr>
          <w:p w14:paraId="22BE3B62" w14:textId="7E6933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r w:rsidR="00F93790" w:rsidRPr="005C029F" w14:paraId="33720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5C216DB"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1F3AA26"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3BD33E6F" w14:textId="73924C9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3" w:type="dxa"/>
            <w:shd w:val="clear" w:color="auto" w:fill="auto"/>
            <w:noWrap/>
            <w:vAlign w:val="center"/>
          </w:tcPr>
          <w:p w14:paraId="320EFEDE" w14:textId="17978B7B"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4</w:t>
            </w:r>
          </w:p>
        </w:tc>
        <w:tc>
          <w:tcPr>
            <w:tcW w:w="0" w:type="auto"/>
            <w:shd w:val="clear" w:color="auto" w:fill="auto"/>
            <w:noWrap/>
            <w:vAlign w:val="center"/>
          </w:tcPr>
          <w:p w14:paraId="04545CA0" w14:textId="32E97DF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bl>
    <w:p w14:paraId="39A94D80" w14:textId="77777777" w:rsidR="00E02C50" w:rsidRPr="005C029F" w:rsidRDefault="00E02C50" w:rsidP="00E02C50">
      <w:pPr>
        <w:rPr>
          <w:rFonts w:cs="Times New Roman"/>
          <w:b/>
          <w:color w:val="FF0000"/>
        </w:rPr>
      </w:pPr>
    </w:p>
    <w:p w14:paraId="2F0EF4C1" w14:textId="050DB43C" w:rsidR="00E02C50" w:rsidRPr="005C029F" w:rsidRDefault="00E02C50" w:rsidP="00E02C50">
      <w:pPr>
        <w:jc w:val="left"/>
        <w:rPr>
          <w:rFonts w:cs="Times New Roman"/>
        </w:rPr>
      </w:pPr>
      <w:r w:rsidRPr="005C029F">
        <w:rPr>
          <w:rFonts w:cs="Times New Roman"/>
        </w:rPr>
        <w:br w:type="page"/>
      </w:r>
      <w:r w:rsidRPr="00E02C50">
        <w:rPr>
          <w:rFonts w:cs="Times New Roman"/>
          <w:b/>
        </w:rPr>
        <w:lastRenderedPageBreak/>
        <w:t>Table 3.</w:t>
      </w:r>
      <w:r w:rsidRPr="005C029F">
        <w:rPr>
          <w:rFonts w:cs="Times New Roman"/>
        </w:rPr>
        <w:t xml:space="preserve"> </w:t>
      </w:r>
      <w:r>
        <w:rPr>
          <w:rFonts w:cs="Times New Roman"/>
        </w:rPr>
        <w:t xml:space="preserve"> </w:t>
      </w:r>
      <w:r w:rsidRPr="005C029F">
        <w:rPr>
          <w:rFonts w:cs="Times New Roman"/>
        </w:rPr>
        <w:t>Tukey’s post-hoc tests comparing the proportion of rice herbivores consumed in the diet of predators at three crop stages (tillering, flowering, and ripening stage</w:t>
      </w:r>
      <w:r w:rsidR="00B316A6">
        <w:rPr>
          <w:rFonts w:cs="Times New Roman"/>
        </w:rPr>
        <w:t>s</w:t>
      </w:r>
      <w:r w:rsidRPr="005C029F">
        <w:rPr>
          <w:rFonts w:cs="Times New Roman"/>
        </w:rPr>
        <w:t xml:space="preserve">). </w:t>
      </w:r>
      <w:r>
        <w:rPr>
          <w:rFonts w:cs="Times New Roman"/>
        </w:rPr>
        <w:t xml:space="preserve"> </w:t>
      </w:r>
      <w:r w:rsidRPr="005C029F">
        <w:rPr>
          <w:rFonts w:cs="Times New Roman"/>
        </w:rPr>
        <w:t>Different superscript letters indicate significant differences in the</w:t>
      </w:r>
      <w:r w:rsidR="00F93790">
        <w:rPr>
          <w:rFonts w:cs="Times New Roman"/>
        </w:rPr>
        <w:t xml:space="preserve"> estimated marginal</w:t>
      </w:r>
      <w:r w:rsidRPr="005C029F">
        <w:rPr>
          <w:rFonts w:cs="Times New Roman"/>
        </w:rPr>
        <w:t xml:space="preserve"> means</w:t>
      </w:r>
      <w:r w:rsidR="00F93790">
        <w:rPr>
          <w:rFonts w:cs="Times New Roman"/>
        </w:rPr>
        <w:t xml:space="preserve"> (EMMs)</w:t>
      </w:r>
      <w:r w:rsidRPr="005C029F">
        <w:rPr>
          <w:rFonts w:cs="Times New Roman"/>
        </w:rPr>
        <w:t xml:space="preserve"> </w:t>
      </w:r>
      <w:r w:rsidR="00FE5F86">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30" w:type="dxa"/>
        <w:jc w:val="center"/>
        <w:tblLook w:val="04A0" w:firstRow="1" w:lastRow="0" w:firstColumn="1" w:lastColumn="0" w:noHBand="0" w:noVBand="1"/>
      </w:tblPr>
      <w:tblGrid>
        <w:gridCol w:w="2268"/>
        <w:gridCol w:w="1559"/>
        <w:gridCol w:w="1985"/>
        <w:gridCol w:w="1559"/>
        <w:gridCol w:w="1559"/>
      </w:tblGrid>
      <w:tr w:rsidR="00E02C50" w:rsidRPr="005C029F" w14:paraId="39420FFF"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D04E00"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14:paraId="314D578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14:paraId="7F24984E" w14:textId="042F5472" w:rsidR="00E02C50" w:rsidRPr="005C029F" w:rsidRDefault="00F93790"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9" w:type="dxa"/>
            <w:shd w:val="clear" w:color="auto" w:fill="auto"/>
            <w:noWrap/>
            <w:vAlign w:val="center"/>
          </w:tcPr>
          <w:p w14:paraId="39F3F19B"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14:paraId="5E889828"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6746ED" w:rsidRPr="005C029F" w14:paraId="2CD05A97"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366C7ED5" w14:textId="4A8AFC6A" w:rsidR="006746ED" w:rsidRPr="005C029F" w:rsidRDefault="006746ED" w:rsidP="006746ED">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559" w:type="dxa"/>
            <w:tcBorders>
              <w:right w:val="nil"/>
            </w:tcBorders>
            <w:shd w:val="clear" w:color="auto" w:fill="auto"/>
            <w:noWrap/>
            <w:vAlign w:val="center"/>
          </w:tcPr>
          <w:p w14:paraId="7B4A7902"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Tillering</w:t>
            </w:r>
          </w:p>
        </w:tc>
        <w:tc>
          <w:tcPr>
            <w:tcW w:w="1985" w:type="dxa"/>
            <w:tcBorders>
              <w:right w:val="nil"/>
            </w:tcBorders>
            <w:shd w:val="clear" w:color="auto" w:fill="auto"/>
            <w:noWrap/>
            <w:vAlign w:val="center"/>
          </w:tcPr>
          <w:p w14:paraId="73113470" w14:textId="0B220A5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24</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6)</w:t>
            </w:r>
          </w:p>
        </w:tc>
        <w:tc>
          <w:tcPr>
            <w:tcW w:w="1559" w:type="dxa"/>
            <w:tcBorders>
              <w:right w:val="nil"/>
            </w:tcBorders>
            <w:shd w:val="clear" w:color="auto" w:fill="auto"/>
            <w:noWrap/>
            <w:vAlign w:val="center"/>
          </w:tcPr>
          <w:p w14:paraId="7615B07C" w14:textId="0C0673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14</w:t>
            </w:r>
          </w:p>
        </w:tc>
        <w:tc>
          <w:tcPr>
            <w:tcW w:w="1559" w:type="dxa"/>
            <w:tcBorders>
              <w:right w:val="nil"/>
            </w:tcBorders>
            <w:shd w:val="clear" w:color="auto" w:fill="auto"/>
            <w:noWrap/>
            <w:vAlign w:val="center"/>
          </w:tcPr>
          <w:p w14:paraId="3920725E" w14:textId="04E454A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36</w:t>
            </w:r>
          </w:p>
        </w:tc>
      </w:tr>
      <w:tr w:rsidR="006746ED" w:rsidRPr="005C029F" w14:paraId="0A60633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300F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5ED14CA4"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Flowering</w:t>
            </w:r>
          </w:p>
        </w:tc>
        <w:tc>
          <w:tcPr>
            <w:tcW w:w="1985" w:type="dxa"/>
            <w:shd w:val="clear" w:color="auto" w:fill="auto"/>
            <w:noWrap/>
            <w:vAlign w:val="center"/>
          </w:tcPr>
          <w:p w14:paraId="1E76272B" w14:textId="021CC3B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4)</w:t>
            </w:r>
          </w:p>
        </w:tc>
        <w:tc>
          <w:tcPr>
            <w:tcW w:w="1559" w:type="dxa"/>
            <w:shd w:val="clear" w:color="auto" w:fill="auto"/>
            <w:noWrap/>
            <w:vAlign w:val="center"/>
          </w:tcPr>
          <w:p w14:paraId="35C94C34" w14:textId="6B2B183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6</w:t>
            </w:r>
          </w:p>
        </w:tc>
        <w:tc>
          <w:tcPr>
            <w:tcW w:w="1559" w:type="dxa"/>
            <w:shd w:val="clear" w:color="auto" w:fill="auto"/>
            <w:noWrap/>
            <w:vAlign w:val="center"/>
          </w:tcPr>
          <w:p w14:paraId="067D277C" w14:textId="3A14D21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1</w:t>
            </w:r>
          </w:p>
        </w:tc>
      </w:tr>
      <w:tr w:rsidR="006746ED" w:rsidRPr="005C029F" w14:paraId="0A0D8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ECA09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17DD02EC"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14:paraId="14C5E104" w14:textId="6E1B538E"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8A55D7">
              <w:rPr>
                <w:rFonts w:eastAsia="SimSun" w:cs="Times New Roman"/>
                <w:color w:val="000000"/>
                <w:szCs w:val="24"/>
                <w:lang w:eastAsia="zh-CN" w:bidi="ar"/>
              </w:rPr>
              <w:t>0.91</w:t>
            </w:r>
            <w:r w:rsidRPr="008A55D7">
              <w:rPr>
                <w:rFonts w:eastAsia="SimSun" w:cs="Times New Roman"/>
                <w:color w:val="000000"/>
                <w:szCs w:val="24"/>
                <w:vertAlign w:val="superscript"/>
                <w:lang w:eastAsia="zh-CN" w:bidi="ar"/>
              </w:rPr>
              <w:t>c</w:t>
            </w:r>
            <w:r w:rsidRPr="008A55D7">
              <w:rPr>
                <w:rFonts w:eastAsia="SimSun" w:cs="Times New Roman"/>
                <w:color w:val="000000"/>
                <w:szCs w:val="24"/>
                <w:lang w:eastAsia="zh-CN" w:bidi="ar"/>
              </w:rPr>
              <w:t xml:space="preserve"> (±0.03)</w:t>
            </w:r>
          </w:p>
        </w:tc>
        <w:tc>
          <w:tcPr>
            <w:tcW w:w="1559" w:type="dxa"/>
            <w:tcBorders>
              <w:right w:val="nil"/>
            </w:tcBorders>
            <w:shd w:val="clear" w:color="auto" w:fill="auto"/>
            <w:noWrap/>
            <w:vAlign w:val="center"/>
          </w:tcPr>
          <w:p w14:paraId="065622A9" w14:textId="17042E3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p>
        </w:tc>
        <w:tc>
          <w:tcPr>
            <w:tcW w:w="1559" w:type="dxa"/>
            <w:tcBorders>
              <w:right w:val="nil"/>
            </w:tcBorders>
            <w:shd w:val="clear" w:color="auto" w:fill="auto"/>
            <w:noWrap/>
            <w:vAlign w:val="center"/>
          </w:tcPr>
          <w:p w14:paraId="317C5675" w14:textId="2E166B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p>
        </w:tc>
      </w:tr>
      <w:tr w:rsidR="006746ED" w:rsidRPr="005C029F" w14:paraId="3008EC4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4526C029" w14:textId="77777777" w:rsidR="006746ED" w:rsidRPr="005C029F" w:rsidRDefault="006746ED" w:rsidP="006746ED">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14:paraId="7AA6CBC5"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shd w:val="clear" w:color="auto" w:fill="auto"/>
            <w:noWrap/>
            <w:vAlign w:val="center"/>
          </w:tcPr>
          <w:p w14:paraId="6BE42D77" w14:textId="76D4A4B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27</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7)</w:t>
            </w:r>
          </w:p>
        </w:tc>
        <w:tc>
          <w:tcPr>
            <w:tcW w:w="1559" w:type="dxa"/>
            <w:shd w:val="clear" w:color="auto" w:fill="auto"/>
            <w:noWrap/>
            <w:vAlign w:val="center"/>
          </w:tcPr>
          <w:p w14:paraId="2BB11376" w14:textId="3B66831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16</w:t>
            </w:r>
          </w:p>
        </w:tc>
        <w:tc>
          <w:tcPr>
            <w:tcW w:w="1559" w:type="dxa"/>
            <w:shd w:val="clear" w:color="auto" w:fill="auto"/>
            <w:noWrap/>
            <w:vAlign w:val="center"/>
          </w:tcPr>
          <w:p w14:paraId="434458A1" w14:textId="66BFF7A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43</w:t>
            </w:r>
          </w:p>
        </w:tc>
      </w:tr>
      <w:tr w:rsidR="006746ED" w:rsidRPr="005C029F" w14:paraId="05AA25F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15C7CA9"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342753AF"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14:paraId="63C236D1" w14:textId="32C6352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5)</w:t>
            </w:r>
          </w:p>
        </w:tc>
        <w:tc>
          <w:tcPr>
            <w:tcW w:w="1559" w:type="dxa"/>
            <w:tcBorders>
              <w:right w:val="nil"/>
            </w:tcBorders>
            <w:shd w:val="clear" w:color="auto" w:fill="auto"/>
            <w:noWrap/>
            <w:vAlign w:val="center"/>
          </w:tcPr>
          <w:p w14:paraId="2CBDCC64" w14:textId="78F0D56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69</w:t>
            </w:r>
          </w:p>
        </w:tc>
        <w:tc>
          <w:tcPr>
            <w:tcW w:w="1559" w:type="dxa"/>
            <w:tcBorders>
              <w:right w:val="nil"/>
            </w:tcBorders>
            <w:shd w:val="clear" w:color="auto" w:fill="auto"/>
            <w:noWrap/>
            <w:vAlign w:val="center"/>
          </w:tcPr>
          <w:p w14:paraId="0856D15A" w14:textId="34320C6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r>
      <w:tr w:rsidR="006746ED" w:rsidRPr="005C029F" w14:paraId="7019D3C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7E4386"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5F155A0"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14:paraId="766ED554" w14:textId="343CE9CF"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6</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04)</w:t>
            </w:r>
          </w:p>
        </w:tc>
        <w:tc>
          <w:tcPr>
            <w:tcW w:w="1559" w:type="dxa"/>
            <w:shd w:val="clear" w:color="auto" w:fill="auto"/>
            <w:noWrap/>
            <w:vAlign w:val="center"/>
          </w:tcPr>
          <w:p w14:paraId="14FB0189" w14:textId="4BA076F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75</w:t>
            </w:r>
          </w:p>
        </w:tc>
        <w:tc>
          <w:tcPr>
            <w:tcW w:w="1559" w:type="dxa"/>
            <w:shd w:val="clear" w:color="auto" w:fill="auto"/>
            <w:noWrap/>
            <w:vAlign w:val="center"/>
          </w:tcPr>
          <w:p w14:paraId="7C76AEB8" w14:textId="6600C4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6CF21DAF"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9DDB0B0" w14:textId="77777777" w:rsidR="006746ED" w:rsidRPr="005C029F" w:rsidRDefault="006746ED" w:rsidP="006746ED">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14:paraId="38D0297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tcBorders>
              <w:right w:val="nil"/>
            </w:tcBorders>
            <w:shd w:val="clear" w:color="auto" w:fill="auto"/>
            <w:noWrap/>
            <w:vAlign w:val="center"/>
          </w:tcPr>
          <w:p w14:paraId="24D4097C" w14:textId="2D098C59"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9" w:type="dxa"/>
            <w:tcBorders>
              <w:right w:val="nil"/>
            </w:tcBorders>
            <w:shd w:val="clear" w:color="auto" w:fill="auto"/>
            <w:noWrap/>
            <w:vAlign w:val="center"/>
          </w:tcPr>
          <w:p w14:paraId="757C9D8E" w14:textId="32CB6E9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c>
          <w:tcPr>
            <w:tcW w:w="1559" w:type="dxa"/>
            <w:tcBorders>
              <w:right w:val="nil"/>
            </w:tcBorders>
            <w:shd w:val="clear" w:color="auto" w:fill="auto"/>
            <w:noWrap/>
            <w:vAlign w:val="center"/>
          </w:tcPr>
          <w:p w14:paraId="48B543AD" w14:textId="50243A7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41489D2C"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F69BA9D"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3628CC36"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14:paraId="562F0FC7" w14:textId="73F6495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0.01)</w:t>
            </w:r>
          </w:p>
        </w:tc>
        <w:tc>
          <w:tcPr>
            <w:tcW w:w="1559" w:type="dxa"/>
            <w:shd w:val="clear" w:color="auto" w:fill="auto"/>
            <w:noWrap/>
            <w:vAlign w:val="center"/>
          </w:tcPr>
          <w:p w14:paraId="667D2F2A" w14:textId="3B82EED2"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w:t>
            </w:r>
            <w:r>
              <w:rPr>
                <w:rFonts w:eastAsia="SimSun" w:cs="Times New Roman"/>
                <w:color w:val="000000"/>
                <w:szCs w:val="24"/>
                <w:lang w:eastAsia="zh-CN" w:bidi="ar"/>
              </w:rPr>
              <w:t>0</w:t>
            </w:r>
          </w:p>
        </w:tc>
        <w:tc>
          <w:tcPr>
            <w:tcW w:w="1559" w:type="dxa"/>
            <w:shd w:val="clear" w:color="auto" w:fill="auto"/>
            <w:noWrap/>
            <w:vAlign w:val="center"/>
          </w:tcPr>
          <w:p w14:paraId="6B875158" w14:textId="013CA9C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0BE06474"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19C272BC"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53B8504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14:paraId="60ED1759" w14:textId="00423C8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0</w:t>
            </w:r>
            <w:r>
              <w:rPr>
                <w:rFonts w:eastAsia="SimSun" w:cs="Times New Roman"/>
                <w:color w:val="000000"/>
                <w:szCs w:val="24"/>
                <w:lang w:eastAsia="zh-CN" w:bidi="ar"/>
              </w:rPr>
              <w:t>.01</w:t>
            </w:r>
            <w:r w:rsidRPr="008A55D7">
              <w:rPr>
                <w:rFonts w:eastAsia="SimSun" w:cs="Times New Roman"/>
                <w:color w:val="000000"/>
                <w:szCs w:val="24"/>
                <w:lang w:eastAsia="zh-CN" w:bidi="ar"/>
              </w:rPr>
              <w:t>)</w:t>
            </w:r>
          </w:p>
        </w:tc>
        <w:tc>
          <w:tcPr>
            <w:tcW w:w="1559" w:type="dxa"/>
            <w:tcBorders>
              <w:right w:val="nil"/>
            </w:tcBorders>
            <w:shd w:val="clear" w:color="auto" w:fill="auto"/>
            <w:noWrap/>
            <w:vAlign w:val="center"/>
          </w:tcPr>
          <w:p w14:paraId="02A5A3D4" w14:textId="5B2B19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p>
        </w:tc>
        <w:tc>
          <w:tcPr>
            <w:tcW w:w="1559" w:type="dxa"/>
            <w:tcBorders>
              <w:right w:val="nil"/>
            </w:tcBorders>
            <w:shd w:val="clear" w:color="auto" w:fill="auto"/>
            <w:noWrap/>
            <w:vAlign w:val="center"/>
          </w:tcPr>
          <w:p w14:paraId="278A9E1C" w14:textId="7640637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9</w:t>
            </w:r>
          </w:p>
        </w:tc>
      </w:tr>
    </w:tbl>
    <w:p w14:paraId="3A7A7D2C" w14:textId="77777777" w:rsidR="00E02C50" w:rsidRPr="005C029F" w:rsidRDefault="00E02C50" w:rsidP="00E02C50">
      <w:pPr>
        <w:rPr>
          <w:rFonts w:cs="Times New Roman"/>
          <w:b/>
          <w:color w:val="FF0000"/>
        </w:rPr>
      </w:pPr>
      <w:r w:rsidRPr="005C029F">
        <w:rPr>
          <w:rFonts w:cs="Times New Roman"/>
          <w:b/>
          <w:color w:val="FF0000"/>
        </w:rPr>
        <w:br w:type="page"/>
      </w:r>
    </w:p>
    <w:p w14:paraId="542EEF1A" w14:textId="2819625D" w:rsidR="00DF0325" w:rsidRPr="00E42155" w:rsidRDefault="00DF0325" w:rsidP="00DF0325">
      <w:pPr>
        <w:jc w:val="left"/>
        <w:rPr>
          <w:rFonts w:cs="Times New Roman"/>
          <w:b/>
          <w:szCs w:val="24"/>
        </w:rPr>
      </w:pPr>
      <w:r w:rsidRPr="00E42155">
        <w:rPr>
          <w:rFonts w:cs="Times New Roman"/>
          <w:b/>
          <w:szCs w:val="24"/>
        </w:rPr>
        <w:lastRenderedPageBreak/>
        <w:t>Figure</w:t>
      </w:r>
      <w:r w:rsidR="002C00BE" w:rsidRPr="00E42155">
        <w:rPr>
          <w:rFonts w:cs="Times New Roman"/>
          <w:b/>
          <w:szCs w:val="24"/>
        </w:rPr>
        <w:t>s</w:t>
      </w:r>
    </w:p>
    <w:p w14:paraId="70DF5B3B" w14:textId="77777777" w:rsidR="00E42155" w:rsidRPr="00DF0325" w:rsidRDefault="00E42155" w:rsidP="00DF0325">
      <w:pPr>
        <w:jc w:val="left"/>
        <w:rPr>
          <w:rFonts w:cs="Times New Roman"/>
          <w:b/>
          <w:sz w:val="28"/>
          <w:szCs w:val="28"/>
        </w:rPr>
      </w:pPr>
    </w:p>
    <w:p w14:paraId="353D5D42" w14:textId="4A4906FF" w:rsidR="00DF0325" w:rsidRDefault="00DF0325" w:rsidP="00DF0325">
      <w:pPr>
        <w:spacing w:line="480" w:lineRule="auto"/>
        <w:jc w:val="left"/>
        <w:rPr>
          <w:rFonts w:cs="Times New Roman"/>
        </w:rPr>
      </w:pPr>
      <w:r w:rsidRPr="00E02C50">
        <w:rPr>
          <w:rFonts w:cs="Times New Roman"/>
          <w:b/>
        </w:rPr>
        <w:t>Figure 1.</w:t>
      </w:r>
      <w:r w:rsidRPr="005C029F">
        <w:rPr>
          <w:rFonts w:cs="Times New Roman"/>
        </w:rPr>
        <w:t xml:space="preserve"> </w:t>
      </w:r>
      <w:r>
        <w:rPr>
          <w:rFonts w:cs="Times New Roman"/>
        </w:rPr>
        <w:t xml:space="preserve"> </w:t>
      </w:r>
      <w:r w:rsidRPr="005C029F">
        <w:rPr>
          <w:rFonts w:cs="Times New Roman"/>
        </w:rPr>
        <w:t xml:space="preserve">The proportions (mean ± SE) of prey sources (rice herbivores, tourist herbivores, </w:t>
      </w:r>
      <w:r>
        <w:rPr>
          <w:rFonts w:cs="Times New Roman"/>
        </w:rPr>
        <w:t xml:space="preserve">and </w:t>
      </w:r>
      <w:r w:rsidRPr="005C029F">
        <w:rPr>
          <w:rFonts w:cs="Times New Roman"/>
        </w:rPr>
        <w:t xml:space="preserve">detritivores) consumed </w:t>
      </w:r>
      <w:r>
        <w:rPr>
          <w:rFonts w:cs="Times New Roman"/>
        </w:rPr>
        <w:t xml:space="preserve">in the </w:t>
      </w:r>
      <w:r w:rsidRPr="005C029F">
        <w:rPr>
          <w:rFonts w:cs="Times New Roman"/>
        </w:rPr>
        <w:t>diet</w:t>
      </w:r>
      <w:r>
        <w:rPr>
          <w:rFonts w:cs="Times New Roman"/>
        </w:rPr>
        <w:t xml:space="preserve"> of </w:t>
      </w:r>
      <w:r w:rsidRPr="005C029F">
        <w:rPr>
          <w:rFonts w:cs="Times New Roman"/>
        </w:rPr>
        <w:t xml:space="preserve">(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hint="eastAsia"/>
        </w:rPr>
        <w:t>d</w:t>
      </w:r>
      <w:r w:rsidR="00E934AF">
        <w:rPr>
          <w:rFonts w:cs="Times New Roman"/>
        </w:rPr>
        <w:t>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 xml:space="preserve">replicate farms </w:t>
      </w:r>
      <w:r>
        <w:rPr>
          <w:rFonts w:cs="Times New Roman"/>
        </w:rPr>
        <w:t>over</w:t>
      </w:r>
      <w:r w:rsidR="00E934AF">
        <w:rPr>
          <w:rFonts w:cs="Times New Roman"/>
        </w:rPr>
        <w:t xml:space="preserve"> the</w:t>
      </w:r>
      <w:r>
        <w:rPr>
          <w:rFonts w:cs="Times New Roman"/>
        </w:rPr>
        <w:t xml:space="preserve"> </w:t>
      </w:r>
      <w:r w:rsidRPr="0015273A">
        <w:rPr>
          <w:rFonts w:cs="Times New Roman"/>
        </w:rPr>
        <w:t>three study years.</w:t>
      </w:r>
    </w:p>
    <w:p w14:paraId="4FE417BB" w14:textId="77777777" w:rsidR="00DF0325" w:rsidRDefault="00DF0325" w:rsidP="00DF0325">
      <w:pPr>
        <w:spacing w:line="480" w:lineRule="auto"/>
        <w:jc w:val="left"/>
        <w:rPr>
          <w:rFonts w:cs="Times New Roman"/>
        </w:rPr>
      </w:pPr>
    </w:p>
    <w:p w14:paraId="3F8287D9" w14:textId="5E9F53DD" w:rsidR="00DF0325" w:rsidRPr="005C029F" w:rsidRDefault="00DF0325" w:rsidP="00DF0325">
      <w:pPr>
        <w:spacing w:line="480" w:lineRule="auto"/>
        <w:jc w:val="left"/>
        <w:rPr>
          <w:rFonts w:cs="Times New Roman"/>
        </w:rPr>
      </w:pPr>
      <w:r w:rsidRPr="00E02C50">
        <w:rPr>
          <w:rFonts w:cs="Times New Roman"/>
          <w:b/>
        </w:rPr>
        <w:t>Figure 2.</w:t>
      </w:r>
      <w:r w:rsidRPr="005C029F">
        <w:rPr>
          <w:rFonts w:cs="Times New Roman"/>
        </w:rPr>
        <w:t xml:space="preserve"> </w:t>
      </w:r>
      <w:r>
        <w:rPr>
          <w:rFonts w:cs="Times New Roman"/>
        </w:rPr>
        <w:t xml:space="preserve"> </w:t>
      </w:r>
      <w:r w:rsidRPr="005C029F">
        <w:rPr>
          <w:rFonts w:cs="Times New Roman"/>
        </w:rPr>
        <w:t>The proportion</w:t>
      </w:r>
      <w:ins w:id="128" w:author="Gen-Chang Hsu" w:date="2024-08-22T15:09:00Z" w16du:dateUtc="2024-08-22T19:09:00Z">
        <w:r w:rsidR="005A405B">
          <w:rPr>
            <w:rFonts w:cs="Times New Roman"/>
          </w:rPr>
          <w:t xml:space="preserve"> </w:t>
        </w:r>
        <w:r w:rsidR="005A405B" w:rsidRPr="005C029F">
          <w:rPr>
            <w:rFonts w:cs="Times New Roman"/>
          </w:rPr>
          <w:t xml:space="preserve">(mean ± SE) </w:t>
        </w:r>
      </w:ins>
      <w:del w:id="129" w:author="Gen-Chang Hsu" w:date="2024-08-22T15:09:00Z" w16du:dateUtc="2024-08-22T19:09:00Z">
        <w:r w:rsidRPr="005C029F" w:rsidDel="005A405B">
          <w:rPr>
            <w:rFonts w:cs="Times New Roman"/>
          </w:rPr>
          <w:delText xml:space="preserve"> </w:delText>
        </w:r>
      </w:del>
      <w:r w:rsidRPr="005C029F">
        <w:rPr>
          <w:rFonts w:cs="Times New Roman"/>
        </w:rPr>
        <w:t xml:space="preserve">of rice herbivores consumed in the diet of (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in the three study year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rPr>
        <w:t>d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replicate farms</w:t>
      </w:r>
      <w:r w:rsidRPr="005C029F">
        <w:rPr>
          <w:rFonts w:cs="Times New Roman"/>
        </w:rPr>
        <w:t>.</w:t>
      </w:r>
    </w:p>
    <w:p w14:paraId="6B002D3F" w14:textId="77777777" w:rsidR="00DF0325" w:rsidRDefault="00DF0325" w:rsidP="00DF0325">
      <w:pPr>
        <w:spacing w:line="480" w:lineRule="auto"/>
        <w:jc w:val="left"/>
        <w:rPr>
          <w:rFonts w:cs="Times New Roman"/>
        </w:rPr>
      </w:pPr>
    </w:p>
    <w:p w14:paraId="4F6709F5" w14:textId="60C33C57" w:rsidR="00DF0325" w:rsidRDefault="00DF0325" w:rsidP="00DF0325">
      <w:pPr>
        <w:spacing w:line="480" w:lineRule="auto"/>
        <w:jc w:val="left"/>
        <w:rPr>
          <w:rFonts w:cs="Times New Roman"/>
        </w:rPr>
      </w:pPr>
      <w:r w:rsidRPr="00E02C50">
        <w:rPr>
          <w:rFonts w:cs="Times New Roman"/>
          <w:b/>
        </w:rPr>
        <w:t>Figure 3.</w:t>
      </w:r>
      <w:r w:rsidRPr="00C63A30">
        <w:rPr>
          <w:rFonts w:cs="Times New Roman"/>
        </w:rPr>
        <w:t xml:space="preserve">  The relative abundance of prey sources in organic and conventional</w:t>
      </w:r>
      <w:r w:rsidRPr="005C029F">
        <w:rPr>
          <w:rFonts w:cs="Times New Roman"/>
        </w:rPr>
        <w:t xml:space="preserve"> rice farms over crop stages </w:t>
      </w:r>
      <w:r>
        <w:rPr>
          <w:rFonts w:cs="Times New Roman"/>
        </w:rPr>
        <w:t>during</w:t>
      </w:r>
      <w:r w:rsidRPr="005C029F">
        <w:rPr>
          <w:rFonts w:cs="Times New Roman"/>
        </w:rPr>
        <w:t xml:space="preserve"> the three study years. </w:t>
      </w:r>
      <w:r>
        <w:rPr>
          <w:rFonts w:cs="Times New Roman"/>
        </w:rPr>
        <w:t xml:space="preserve"> </w:t>
      </w:r>
      <w:r w:rsidRPr="005C029F">
        <w:rPr>
          <w:rFonts w:cs="Times New Roman"/>
        </w:rPr>
        <w:t>The relative abundance w</w:t>
      </w:r>
      <w:r>
        <w:rPr>
          <w:rFonts w:cs="Times New Roman"/>
        </w:rPr>
        <w:t>as</w:t>
      </w:r>
      <w:r w:rsidRPr="005C029F">
        <w:rPr>
          <w:rFonts w:cs="Times New Roman"/>
        </w:rPr>
        <w:t xml:space="preserve"> determined from the sweep-net samples pooled across replicate farms.  </w:t>
      </w:r>
    </w:p>
    <w:p w14:paraId="7CBDAC57" w14:textId="73387647" w:rsidR="00DF0325" w:rsidRDefault="00DF0325">
      <w:pPr>
        <w:spacing w:after="0" w:line="240" w:lineRule="auto"/>
        <w:jc w:val="left"/>
        <w:rPr>
          <w:rFonts w:cs="Times New Roman"/>
        </w:rPr>
      </w:pPr>
      <w:r>
        <w:rPr>
          <w:rFonts w:cs="Times New Roman"/>
        </w:rPr>
        <w:br w:type="page"/>
      </w:r>
    </w:p>
    <w:p w14:paraId="581E76D4" w14:textId="1FF3C691" w:rsidR="00DF0325" w:rsidRDefault="00DF0325" w:rsidP="00DF0325">
      <w:pPr>
        <w:spacing w:line="480" w:lineRule="auto"/>
        <w:jc w:val="left"/>
        <w:rPr>
          <w:rFonts w:cs="Times New Roman"/>
          <w:b/>
        </w:rPr>
      </w:pPr>
      <w:r w:rsidRPr="00E02C50">
        <w:rPr>
          <w:rFonts w:cs="Times New Roman"/>
          <w:b/>
        </w:rPr>
        <w:lastRenderedPageBreak/>
        <w:t>Figure 1.</w:t>
      </w:r>
    </w:p>
    <w:p w14:paraId="66157C12" w14:textId="7D986589" w:rsidR="00975771" w:rsidRDefault="00975771" w:rsidP="00C6471E">
      <w:pPr>
        <w:spacing w:line="480" w:lineRule="auto"/>
        <w:jc w:val="center"/>
        <w:rPr>
          <w:rFonts w:cs="Times New Roman"/>
        </w:rPr>
      </w:pPr>
      <w:r w:rsidRPr="00317D8F">
        <w:rPr>
          <w:rFonts w:cs="Times New Roman"/>
          <w:noProof/>
        </w:rPr>
        <w:drawing>
          <wp:inline distT="0" distB="0" distL="0" distR="0" wp14:anchorId="5A7C2F01" wp14:editId="69242B7A">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12" cstate="print"/>
                    <a:srcRect/>
                    <a:stretch>
                      <a:fillRect/>
                    </a:stretch>
                  </pic:blipFill>
                  <pic:spPr>
                    <a:xfrm>
                      <a:off x="0" y="0"/>
                      <a:ext cx="4794885" cy="5594350"/>
                    </a:xfrm>
                    <a:prstGeom prst="rect">
                      <a:avLst/>
                    </a:prstGeom>
                  </pic:spPr>
                </pic:pic>
              </a:graphicData>
            </a:graphic>
          </wp:inline>
        </w:drawing>
      </w:r>
    </w:p>
    <w:p w14:paraId="6F1C809B" w14:textId="58D76AF9" w:rsidR="00DF0325" w:rsidRDefault="00DF0325">
      <w:pPr>
        <w:spacing w:after="0" w:line="240" w:lineRule="auto"/>
        <w:jc w:val="left"/>
        <w:rPr>
          <w:rFonts w:cs="Times New Roman"/>
        </w:rPr>
      </w:pPr>
      <w:r>
        <w:rPr>
          <w:rFonts w:cs="Times New Roman"/>
        </w:rPr>
        <w:br w:type="page"/>
      </w:r>
    </w:p>
    <w:p w14:paraId="3FCD4AA5" w14:textId="77A1ADE3" w:rsidR="00DF0325" w:rsidRDefault="00DF0325" w:rsidP="00DF0325">
      <w:pPr>
        <w:rPr>
          <w:rFonts w:cs="Times New Roman"/>
          <w:b/>
        </w:rPr>
      </w:pPr>
      <w:r w:rsidRPr="00E02C50">
        <w:rPr>
          <w:rFonts w:cs="Times New Roman"/>
          <w:b/>
        </w:rPr>
        <w:lastRenderedPageBreak/>
        <w:t>Figure 2.</w:t>
      </w:r>
    </w:p>
    <w:p w14:paraId="1098CAA3" w14:textId="0E319EA3" w:rsidR="00A204AC" w:rsidRDefault="00A204AC" w:rsidP="00A204AC">
      <w:pPr>
        <w:jc w:val="center"/>
        <w:rPr>
          <w:rFonts w:cs="Times New Roman"/>
          <w:b/>
        </w:rPr>
      </w:pPr>
      <w:r w:rsidRPr="00A204AC">
        <w:rPr>
          <w:rFonts w:cs="Times New Roman"/>
          <w:b/>
          <w:noProof/>
        </w:rPr>
        <w:drawing>
          <wp:inline distT="0" distB="0" distL="0" distR="0" wp14:anchorId="1CF32073" wp14:editId="457E5DE8">
            <wp:extent cx="4729712" cy="5517998"/>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729712" cy="5517998"/>
                    </a:xfrm>
                    <a:prstGeom prst="rect">
                      <a:avLst/>
                    </a:prstGeom>
                    <a:noFill/>
                    <a:ln>
                      <a:noFill/>
                    </a:ln>
                  </pic:spPr>
                </pic:pic>
              </a:graphicData>
            </a:graphic>
          </wp:inline>
        </w:drawing>
      </w:r>
    </w:p>
    <w:p w14:paraId="209F8B43" w14:textId="77777777" w:rsidR="00A204AC" w:rsidRDefault="00A204AC" w:rsidP="00A204AC">
      <w:pPr>
        <w:jc w:val="center"/>
        <w:rPr>
          <w:rFonts w:cs="Times New Roman"/>
          <w:b/>
        </w:rPr>
      </w:pPr>
    </w:p>
    <w:p w14:paraId="3D6DD7E1" w14:textId="522F217F" w:rsidR="00DF0325" w:rsidRDefault="00DF0325" w:rsidP="00A204AC">
      <w:pPr>
        <w:spacing w:after="0" w:line="240" w:lineRule="auto"/>
        <w:jc w:val="left"/>
        <w:rPr>
          <w:rFonts w:cs="Times New Roman"/>
        </w:rPr>
      </w:pPr>
      <w:r>
        <w:rPr>
          <w:rFonts w:cs="Times New Roman"/>
        </w:rPr>
        <w:br w:type="page"/>
      </w:r>
      <w:r w:rsidRPr="00E02C50">
        <w:rPr>
          <w:rFonts w:cs="Times New Roman"/>
          <w:b/>
        </w:rPr>
        <w:lastRenderedPageBreak/>
        <w:t>Figure 3.</w:t>
      </w:r>
      <w:r w:rsidRPr="00C63A30">
        <w:rPr>
          <w:rFonts w:cs="Times New Roman"/>
        </w:rPr>
        <w:t xml:space="preserve">  </w:t>
      </w:r>
    </w:p>
    <w:p w14:paraId="3D80A7B8" w14:textId="1089ED89" w:rsidR="00975771" w:rsidRDefault="00975771" w:rsidP="00C6471E">
      <w:pPr>
        <w:jc w:val="center"/>
        <w:rPr>
          <w:rFonts w:cs="Times New Roman"/>
        </w:rPr>
      </w:pPr>
      <w:r w:rsidRPr="00C6471E">
        <w:rPr>
          <w:rFonts w:cs="Times New Roman"/>
          <w:noProof/>
          <w:color w:val="FF0000"/>
        </w:rPr>
        <w:drawing>
          <wp:inline distT="0" distB="0" distL="0" distR="0" wp14:anchorId="166A64E2" wp14:editId="0AACE9DA">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4" cstate="print"/>
                    <a:srcRect/>
                    <a:stretch>
                      <a:fillRect/>
                    </a:stretch>
                  </pic:blipFill>
                  <pic:spPr>
                    <a:xfrm>
                      <a:off x="0" y="0"/>
                      <a:ext cx="4580890" cy="5543839"/>
                    </a:xfrm>
                    <a:prstGeom prst="rect">
                      <a:avLst/>
                    </a:prstGeom>
                  </pic:spPr>
                </pic:pic>
              </a:graphicData>
            </a:graphic>
          </wp:inline>
        </w:drawing>
      </w:r>
    </w:p>
    <w:p w14:paraId="0220A065" w14:textId="12131CE9" w:rsidR="00E02C50" w:rsidRPr="005C029F" w:rsidRDefault="00E02C50" w:rsidP="00E02C50">
      <w:pPr>
        <w:jc w:val="center"/>
        <w:rPr>
          <w:rFonts w:cs="Times New Roman"/>
          <w:color w:val="FF0000"/>
        </w:rPr>
      </w:pPr>
    </w:p>
    <w:sectPr w:rsidR="00E02C50" w:rsidRPr="005C029F" w:rsidSect="00C30B66">
      <w:footerReference w:type="default" r:id="rId15"/>
      <w:pgSz w:w="12240" w:h="15840" w:code="1"/>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en-Chang Hsu" w:date="2024-08-22T21:02:00Z" w:initials="GH">
    <w:p w14:paraId="7174D545" w14:textId="77777777" w:rsidR="00547078" w:rsidRDefault="00547078" w:rsidP="00547078">
      <w:pPr>
        <w:pStyle w:val="CommentText"/>
        <w:jc w:val="left"/>
      </w:pPr>
      <w:r>
        <w:rPr>
          <w:rStyle w:val="CommentReference"/>
        </w:rPr>
        <w:annotationRef/>
      </w:r>
      <w:r>
        <w:t>In response to Reviewer 2’s comment 37, an alternative title would be:</w:t>
      </w:r>
    </w:p>
    <w:p w14:paraId="2A26A803" w14:textId="77777777" w:rsidR="00547078" w:rsidRDefault="00547078" w:rsidP="00547078">
      <w:pPr>
        <w:pStyle w:val="CommentText"/>
        <w:jc w:val="left"/>
      </w:pPr>
    </w:p>
    <w:p w14:paraId="76E642CA" w14:textId="77777777" w:rsidR="00547078" w:rsidRDefault="00547078" w:rsidP="00547078">
      <w:pPr>
        <w:pStyle w:val="CommentText"/>
        <w:jc w:val="left"/>
      </w:pPr>
      <w:r>
        <w:t>“Generalist predators function as pest specialists at late crop stages: examining the diet composition of spiders and ladybeetles over rice growing season”</w:t>
      </w:r>
    </w:p>
  </w:comment>
  <w:comment w:id="3" w:author="Gen-Chang Hsu" w:date="2024-08-18T15:29:00Z" w:initials="GH">
    <w:p w14:paraId="7D64B1EF" w14:textId="5F172984" w:rsidR="008A6708" w:rsidRDefault="009F0917" w:rsidP="008A6708">
      <w:pPr>
        <w:pStyle w:val="CommentText"/>
        <w:jc w:val="left"/>
      </w:pPr>
      <w:r>
        <w:rPr>
          <w:rStyle w:val="CommentReference"/>
        </w:rPr>
        <w:annotationRef/>
      </w:r>
      <w:r w:rsidR="008A6708">
        <w:t>Add citations to this sentence (in response to Reviewer 1’s comment 6):</w:t>
      </w:r>
    </w:p>
    <w:p w14:paraId="1B0B077A" w14:textId="77777777" w:rsidR="008A6708" w:rsidRDefault="008A6708" w:rsidP="008A6708">
      <w:pPr>
        <w:pStyle w:val="CommentText"/>
        <w:jc w:val="left"/>
      </w:pPr>
    </w:p>
    <w:p w14:paraId="112A8B4C" w14:textId="77777777" w:rsidR="008A6708" w:rsidRDefault="008A6708" w:rsidP="008A6708">
      <w:pPr>
        <w:pStyle w:val="CommentText"/>
        <w:numPr>
          <w:ilvl w:val="0"/>
          <w:numId w:val="8"/>
        </w:numPr>
        <w:jc w:val="left"/>
      </w:pPr>
      <w:r>
        <w:rPr>
          <w:color w:val="222222"/>
          <w:highlight w:val="white"/>
        </w:rPr>
        <w:t>Power, A. G. (2010). Ecosystem services and agriculture: tradeoffs and synergies. </w:t>
      </w:r>
      <w:r>
        <w:rPr>
          <w:i/>
          <w:iCs/>
          <w:color w:val="222222"/>
          <w:highlight w:val="white"/>
        </w:rPr>
        <w:t>Philosophical transactions of the royal society B: biological sciences</w:t>
      </w:r>
      <w:r>
        <w:rPr>
          <w:color w:val="222222"/>
          <w:highlight w:val="white"/>
        </w:rPr>
        <w:t>, </w:t>
      </w:r>
      <w:r>
        <w:rPr>
          <w:i/>
          <w:iCs/>
          <w:color w:val="222222"/>
          <w:highlight w:val="white"/>
        </w:rPr>
        <w:t>365</w:t>
      </w:r>
      <w:r>
        <w:rPr>
          <w:color w:val="222222"/>
          <w:highlight w:val="white"/>
        </w:rPr>
        <w:t>(1554), 2959-2971.</w:t>
      </w:r>
      <w:r>
        <w:t xml:space="preserve"> </w:t>
      </w:r>
      <w:r>
        <w:br/>
      </w:r>
    </w:p>
    <w:p w14:paraId="7DA2F0EA" w14:textId="77777777" w:rsidR="008A6708" w:rsidRDefault="008A6708" w:rsidP="008A6708">
      <w:pPr>
        <w:pStyle w:val="CommentText"/>
        <w:numPr>
          <w:ilvl w:val="0"/>
          <w:numId w:val="8"/>
        </w:numPr>
        <w:jc w:val="left"/>
      </w:pPr>
      <w:r>
        <w:rPr>
          <w:color w:val="222222"/>
          <w:highlight w:val="white"/>
        </w:rPr>
        <w:t>Baker, B. P., Green, T. A., &amp; Loker, A. J. (2020). Biological control and integrated pest management in organic and conventional systems. </w:t>
      </w:r>
      <w:r>
        <w:rPr>
          <w:i/>
          <w:iCs/>
          <w:color w:val="222222"/>
          <w:highlight w:val="white"/>
        </w:rPr>
        <w:t>Biological Control</w:t>
      </w:r>
      <w:r>
        <w:rPr>
          <w:color w:val="222222"/>
          <w:highlight w:val="white"/>
        </w:rPr>
        <w:t>, </w:t>
      </w:r>
      <w:r>
        <w:rPr>
          <w:i/>
          <w:iCs/>
          <w:color w:val="222222"/>
          <w:highlight w:val="white"/>
        </w:rPr>
        <w:t>140</w:t>
      </w:r>
      <w:r>
        <w:rPr>
          <w:color w:val="222222"/>
          <w:highlight w:val="white"/>
        </w:rPr>
        <w:t>, 104095.</w:t>
      </w:r>
      <w:r>
        <w:t xml:space="preserve"> </w:t>
      </w:r>
    </w:p>
  </w:comment>
  <w:comment w:id="4" w:author="Gen-Chang Hsu" w:date="2024-08-19T22:33:00Z" w:initials="GH">
    <w:p w14:paraId="7ABCC98C" w14:textId="77777777" w:rsidR="005B40A9" w:rsidRDefault="005B40A9" w:rsidP="005B40A9">
      <w:pPr>
        <w:pStyle w:val="CommentText"/>
        <w:jc w:val="left"/>
      </w:pPr>
      <w:r>
        <w:rPr>
          <w:rStyle w:val="CommentReference"/>
        </w:rPr>
        <w:annotationRef/>
      </w:r>
      <w:r>
        <w:t>I modified this sentence in response to Reviewer 2’s comment 7.</w:t>
      </w:r>
    </w:p>
  </w:comment>
  <w:comment w:id="22" w:author="Gen-Chang Hsu" w:date="2024-08-19T21:32:00Z" w:initials="GH">
    <w:p w14:paraId="5DF75245" w14:textId="1ABF4560" w:rsidR="003F33E1" w:rsidRDefault="003F33E1" w:rsidP="003F33E1">
      <w:pPr>
        <w:pStyle w:val="CommentText"/>
        <w:jc w:val="left"/>
      </w:pPr>
      <w:r>
        <w:rPr>
          <w:rStyle w:val="CommentReference"/>
        </w:rPr>
        <w:annotationRef/>
      </w:r>
      <w:r>
        <w:t>In response to Reviewer 2’s comment 9, I think we can just say “various factors” here and explain the details later (the four factors we examined in this study).</w:t>
      </w:r>
    </w:p>
  </w:comment>
  <w:comment w:id="24" w:author="Gen-Chang Hsu" w:date="2024-08-19T22:35:00Z" w:initials="GH">
    <w:p w14:paraId="624BD1DD" w14:textId="77777777" w:rsidR="005B40A9" w:rsidRDefault="005B40A9" w:rsidP="005B40A9">
      <w:pPr>
        <w:pStyle w:val="CommentText"/>
        <w:jc w:val="left"/>
      </w:pPr>
      <w:r>
        <w:rPr>
          <w:rStyle w:val="CommentReference"/>
        </w:rPr>
        <w:annotationRef/>
      </w:r>
      <w:r>
        <w:t>I modified this sentence in response to Reviewer 2’s comment 7.</w:t>
      </w:r>
    </w:p>
  </w:comment>
  <w:comment w:id="35" w:author="Gen-Chang Hsu" w:date="2024-08-18T15:42:00Z" w:initials="GH">
    <w:p w14:paraId="20C51E26" w14:textId="0FBD7A9C" w:rsidR="003A1A71" w:rsidRDefault="008A6708" w:rsidP="003A1A71">
      <w:pPr>
        <w:pStyle w:val="CommentText"/>
        <w:jc w:val="left"/>
      </w:pPr>
      <w:r>
        <w:rPr>
          <w:rStyle w:val="CommentReference"/>
        </w:rPr>
        <w:annotationRef/>
      </w:r>
      <w:r w:rsidR="003A1A71">
        <w:t>I think we can rephrase this sentence a bit (in response to Reviewer 1’s comment 7):</w:t>
      </w:r>
    </w:p>
    <w:p w14:paraId="45226B0D" w14:textId="77777777" w:rsidR="003A1A71" w:rsidRDefault="003A1A71" w:rsidP="003A1A71">
      <w:pPr>
        <w:pStyle w:val="CommentText"/>
        <w:jc w:val="left"/>
      </w:pPr>
    </w:p>
    <w:p w14:paraId="00BD5E20" w14:textId="77777777" w:rsidR="003A1A71" w:rsidRDefault="003A1A71" w:rsidP="003A1A71">
      <w:pPr>
        <w:pStyle w:val="CommentText"/>
        <w:jc w:val="left"/>
      </w:pPr>
      <w:r>
        <w:t>“Despite the polyphagous nature of GAPs, we expected them to consistently consume high proportions of rice pests in their diet at the late crop stages over years because of high prey availability (high pest densities) in the late growing season.”</w:t>
      </w:r>
    </w:p>
  </w:comment>
  <w:comment w:id="39" w:author="Gen-Chang Hsu" w:date="2024-08-19T22:38:00Z" w:initials="GH">
    <w:p w14:paraId="07B4A73C" w14:textId="77777777" w:rsidR="00B35271" w:rsidRDefault="00B35271" w:rsidP="00B35271">
      <w:pPr>
        <w:pStyle w:val="CommentText"/>
        <w:jc w:val="left"/>
      </w:pPr>
      <w:r>
        <w:rPr>
          <w:rStyle w:val="CommentReference"/>
        </w:rPr>
        <w:annotationRef/>
      </w:r>
      <w:r>
        <w:t>Added this in response to Reviewer 2’s comment 12.</w:t>
      </w:r>
    </w:p>
  </w:comment>
  <w:comment w:id="49" w:author="Gen-Chang Hsu" w:date="2024-08-19T22:06:00Z" w:initials="GH">
    <w:p w14:paraId="46942488" w14:textId="3717AF83" w:rsidR="00D4546C" w:rsidRDefault="00D4546C" w:rsidP="00D4546C">
      <w:pPr>
        <w:pStyle w:val="CommentText"/>
        <w:jc w:val="left"/>
      </w:pPr>
      <w:r>
        <w:rPr>
          <w:rStyle w:val="CommentReference"/>
        </w:rPr>
        <w:annotationRef/>
      </w:r>
      <w:r>
        <w:t>In response to Reviewer 2’s comment 17.</w:t>
      </w:r>
    </w:p>
  </w:comment>
  <w:comment w:id="54" w:author="Gen-Chang Hsu" w:date="2024-08-17T22:06:00Z" w:initials="GH">
    <w:p w14:paraId="16F4A0CB" w14:textId="5E9A969A" w:rsidR="00D65284" w:rsidRDefault="00D65284" w:rsidP="00D65284">
      <w:pPr>
        <w:pStyle w:val="CommentText"/>
        <w:jc w:val="left"/>
      </w:pPr>
      <w:r>
        <w:rPr>
          <w:rStyle w:val="CommentReference"/>
        </w:rPr>
        <w:annotationRef/>
      </w:r>
      <w:r>
        <w:t>Reviewer 1 suggested mentioning that the samples in year 2018 were the same as those in our previous study.</w:t>
      </w:r>
    </w:p>
  </w:comment>
  <w:comment w:id="58" w:author="Gen-Chang Hsu" w:date="2024-08-21T15:05:00Z" w:initials="GH">
    <w:p w14:paraId="7400348C" w14:textId="77777777" w:rsidR="00424421" w:rsidRDefault="00424421" w:rsidP="00424421">
      <w:pPr>
        <w:pStyle w:val="CommentText"/>
        <w:jc w:val="left"/>
      </w:pPr>
      <w:r>
        <w:rPr>
          <w:rStyle w:val="CommentReference"/>
        </w:rPr>
        <w:annotationRef/>
      </w:r>
      <w:r>
        <w:t>I added this in response to Reviewer 2’s comment 26. Also need to add the two citations to the reference list:</w:t>
      </w:r>
    </w:p>
    <w:p w14:paraId="46ECCAFB" w14:textId="77777777" w:rsidR="00424421" w:rsidRDefault="00424421" w:rsidP="00424421">
      <w:pPr>
        <w:pStyle w:val="CommentText"/>
        <w:jc w:val="left"/>
      </w:pPr>
    </w:p>
    <w:p w14:paraId="0533DD39" w14:textId="77777777" w:rsidR="00424421" w:rsidRDefault="00424421" w:rsidP="00424421">
      <w:pPr>
        <w:pStyle w:val="CommentText"/>
        <w:numPr>
          <w:ilvl w:val="0"/>
          <w:numId w:val="10"/>
        </w:numPr>
        <w:jc w:val="left"/>
      </w:pPr>
      <w:r>
        <w:t>Moore, J. W., &amp; Semmens, B. X. (2008). Incorporating uncertainty and prior information into stable isotope mixing models. </w:t>
      </w:r>
      <w:r>
        <w:rPr>
          <w:i/>
          <w:iCs/>
        </w:rPr>
        <w:t>Ecology letters</w:t>
      </w:r>
      <w:r>
        <w:t>, </w:t>
      </w:r>
      <w:r>
        <w:rPr>
          <w:i/>
          <w:iCs/>
        </w:rPr>
        <w:t>11</w:t>
      </w:r>
      <w:r>
        <w:t>(5), 470-480.</w:t>
      </w:r>
      <w:r>
        <w:br/>
      </w:r>
    </w:p>
    <w:p w14:paraId="752CF7EF" w14:textId="77777777" w:rsidR="00424421" w:rsidRDefault="00424421" w:rsidP="00424421">
      <w:pPr>
        <w:pStyle w:val="CommentText"/>
        <w:numPr>
          <w:ilvl w:val="0"/>
          <w:numId w:val="10"/>
        </w:numPr>
        <w:jc w:val="left"/>
      </w:pPr>
      <w:r>
        <w:t>Parnell, A. C., Phillips, D. L., Bearhop, S., Semmens, B. X., Ward, E. J., Moore, J. W., ... &amp; Inger, R. (2013). Bayesian stable isotope mixing models. </w:t>
      </w:r>
      <w:r>
        <w:rPr>
          <w:i/>
          <w:iCs/>
        </w:rPr>
        <w:t>Environmetrics</w:t>
      </w:r>
      <w:r>
        <w:t>, </w:t>
      </w:r>
      <w:r>
        <w:rPr>
          <w:i/>
          <w:iCs/>
        </w:rPr>
        <w:t>24</w:t>
      </w:r>
      <w:r>
        <w:t>(6), 387-399.</w:t>
      </w:r>
    </w:p>
  </w:comment>
  <w:comment w:id="85" w:author="Gen-Chang Hsu" w:date="2024-08-21T15:05:00Z" w:initials="GH">
    <w:p w14:paraId="29AFFB8B" w14:textId="77777777" w:rsidR="00424421" w:rsidRDefault="00424421" w:rsidP="00424421">
      <w:pPr>
        <w:pStyle w:val="CommentText"/>
        <w:jc w:val="left"/>
      </w:pPr>
      <w:r>
        <w:rPr>
          <w:rStyle w:val="CommentReference"/>
        </w:rPr>
        <w:annotationRef/>
      </w:r>
      <w:r>
        <w:t>In response to Reviewer 2’s comment 27.</w:t>
      </w:r>
    </w:p>
  </w:comment>
  <w:comment w:id="90" w:author="Gen-Chang Hsu" w:date="2024-08-21T22:16:00Z" w:initials="GH">
    <w:p w14:paraId="73EB0107" w14:textId="77777777" w:rsidR="00753AD3" w:rsidRDefault="00753AD3" w:rsidP="00753AD3">
      <w:pPr>
        <w:pStyle w:val="CommentText"/>
        <w:jc w:val="left"/>
      </w:pPr>
      <w:r>
        <w:rPr>
          <w:rStyle w:val="CommentReference"/>
        </w:rPr>
        <w:annotationRef/>
      </w:r>
      <w:r>
        <w:t>I added this citation in response to Reviewer 2’s comment 29. Also need to add it to the reference list:</w:t>
      </w:r>
    </w:p>
    <w:p w14:paraId="1993700B" w14:textId="77777777" w:rsidR="00753AD3" w:rsidRDefault="00753AD3" w:rsidP="00753AD3">
      <w:pPr>
        <w:pStyle w:val="CommentText"/>
        <w:jc w:val="left"/>
      </w:pPr>
    </w:p>
    <w:p w14:paraId="5DC04BAB" w14:textId="77777777" w:rsidR="00753AD3" w:rsidRDefault="00753AD3" w:rsidP="00753AD3">
      <w:pPr>
        <w:pStyle w:val="CommentText"/>
        <w:jc w:val="left"/>
      </w:pPr>
      <w:r>
        <w:rPr>
          <w:color w:val="222222"/>
          <w:highlight w:val="white"/>
        </w:rPr>
        <w:t>Stock, B. C., Jackson, A. L., Ward, E. J., Parnell, A. C., Phillips, D. L., &amp; Semmens, B. X. (2018). Analyzing mixing systems using a new generation of Bayesian tracer mixing models. </w:t>
      </w:r>
      <w:r>
        <w:rPr>
          <w:i/>
          <w:iCs/>
          <w:color w:val="222222"/>
          <w:highlight w:val="white"/>
        </w:rPr>
        <w:t>PeerJ</w:t>
      </w:r>
      <w:r>
        <w:rPr>
          <w:color w:val="222222"/>
          <w:highlight w:val="white"/>
        </w:rPr>
        <w:t>, </w:t>
      </w:r>
      <w:r>
        <w:rPr>
          <w:i/>
          <w:iCs/>
          <w:color w:val="222222"/>
          <w:highlight w:val="white"/>
        </w:rPr>
        <w:t>6</w:t>
      </w:r>
      <w:r>
        <w:rPr>
          <w:color w:val="222222"/>
          <w:highlight w:val="white"/>
        </w:rPr>
        <w:t>, e5096.</w:t>
      </w:r>
      <w:r>
        <w:t xml:space="preserve"> </w:t>
      </w:r>
    </w:p>
  </w:comment>
  <w:comment w:id="96" w:author="Gen-Chang Hsu" w:date="2024-08-21T21:59:00Z" w:initials="GH">
    <w:p w14:paraId="58503119" w14:textId="77777777" w:rsidR="001D3530" w:rsidRDefault="00C95804" w:rsidP="001D3530">
      <w:pPr>
        <w:pStyle w:val="CommentText"/>
        <w:jc w:val="left"/>
      </w:pPr>
      <w:r>
        <w:rPr>
          <w:rStyle w:val="CommentReference"/>
        </w:rPr>
        <w:annotationRef/>
      </w:r>
      <w:r w:rsidR="001D3530">
        <w:t>I added this citation in response to Reviewer 2’s comment 30. Also need to add it to the reference list:</w:t>
      </w:r>
    </w:p>
    <w:p w14:paraId="17787DAD" w14:textId="77777777" w:rsidR="001D3530" w:rsidRDefault="001D3530" w:rsidP="001D3530">
      <w:pPr>
        <w:pStyle w:val="CommentText"/>
        <w:jc w:val="left"/>
      </w:pPr>
    </w:p>
    <w:p w14:paraId="131F0FE9" w14:textId="77777777" w:rsidR="001D3530" w:rsidRDefault="001D3530" w:rsidP="001D3530">
      <w:pPr>
        <w:pStyle w:val="CommentText"/>
        <w:jc w:val="left"/>
      </w:pPr>
      <w:r>
        <w:rPr>
          <w:color w:val="222222"/>
          <w:highlight w:val="white"/>
        </w:rPr>
        <w:t>Gelman, A., &amp; Rubin, D. B. (1992). Inference from iterative simulation using multiple sequences. </w:t>
      </w:r>
      <w:r>
        <w:rPr>
          <w:i/>
          <w:iCs/>
          <w:color w:val="222222"/>
          <w:highlight w:val="white"/>
        </w:rPr>
        <w:t>Statistical science</w:t>
      </w:r>
      <w:r>
        <w:rPr>
          <w:color w:val="222222"/>
          <w:highlight w:val="white"/>
        </w:rPr>
        <w:t>, </w:t>
      </w:r>
      <w:r>
        <w:rPr>
          <w:i/>
          <w:iCs/>
          <w:color w:val="222222"/>
          <w:highlight w:val="white"/>
        </w:rPr>
        <w:t>7</w:t>
      </w:r>
      <w:r>
        <w:rPr>
          <w:color w:val="222222"/>
          <w:highlight w:val="white"/>
        </w:rPr>
        <w:t>(4), 457-472.</w:t>
      </w:r>
      <w:r>
        <w:t xml:space="preserve">  </w:t>
      </w:r>
    </w:p>
  </w:comment>
  <w:comment w:id="100" w:author="Gen-Chang Hsu" w:date="2024-08-19T14:28:00Z" w:initials="GH">
    <w:p w14:paraId="41C0D5A2" w14:textId="5AE0EE82" w:rsidR="00AB5486" w:rsidRDefault="00AB5486" w:rsidP="00AB5486">
      <w:pPr>
        <w:pStyle w:val="CommentText"/>
        <w:jc w:val="left"/>
      </w:pPr>
      <w:r>
        <w:rPr>
          <w:rStyle w:val="CommentReference"/>
        </w:rPr>
        <w:annotationRef/>
      </w:r>
      <w:r>
        <w:t>I modified the replication statement since we have two levels of analyses:</w:t>
      </w:r>
    </w:p>
    <w:p w14:paraId="1DD07F25" w14:textId="77777777" w:rsidR="00AB5486" w:rsidRDefault="00AB5486" w:rsidP="00AB5486">
      <w:pPr>
        <w:pStyle w:val="CommentText"/>
        <w:jc w:val="left"/>
      </w:pPr>
    </w:p>
    <w:p w14:paraId="62AA795E" w14:textId="77777777" w:rsidR="00AB5486" w:rsidRDefault="00AB5486" w:rsidP="00AB5486">
      <w:pPr>
        <w:pStyle w:val="CommentText"/>
        <w:numPr>
          <w:ilvl w:val="0"/>
          <w:numId w:val="9"/>
        </w:numPr>
        <w:jc w:val="left"/>
      </w:pPr>
      <w:r>
        <w:t>The first level is the stable isotope analysis of arthropods and diet compositions of predators. The number of replicates at this scale is the number of isotope capsules.</w:t>
      </w:r>
    </w:p>
    <w:p w14:paraId="5E8F6871" w14:textId="77777777" w:rsidR="00AB5486" w:rsidRDefault="00AB5486" w:rsidP="00AB5486">
      <w:pPr>
        <w:pStyle w:val="CommentText"/>
        <w:numPr>
          <w:ilvl w:val="0"/>
          <w:numId w:val="9"/>
        </w:numPr>
        <w:jc w:val="left"/>
      </w:pPr>
      <w:r>
        <w:t xml:space="preserve">The second level is the pest consumption by GAPs in relation to abiotic and biotic factors. The number of replicates at this scale is the number of stage*farm*year combin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6E642CA" w15:done="0"/>
  <w15:commentEx w15:paraId="7DA2F0EA" w15:done="0"/>
  <w15:commentEx w15:paraId="7ABCC98C" w15:done="0"/>
  <w15:commentEx w15:paraId="5DF75245" w15:done="0"/>
  <w15:commentEx w15:paraId="624BD1DD" w15:done="0"/>
  <w15:commentEx w15:paraId="00BD5E20" w15:done="0"/>
  <w15:commentEx w15:paraId="07B4A73C" w15:done="0"/>
  <w15:commentEx w15:paraId="46942488" w15:done="0"/>
  <w15:commentEx w15:paraId="16F4A0CB" w15:done="0"/>
  <w15:commentEx w15:paraId="752CF7EF" w15:done="0"/>
  <w15:commentEx w15:paraId="29AFFB8B" w15:done="0"/>
  <w15:commentEx w15:paraId="5DC04BAB" w15:done="0"/>
  <w15:commentEx w15:paraId="131F0FE9" w15:done="0"/>
  <w15:commentEx w15:paraId="5E8F68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7FBBA6B" w16cex:dateUtc="2024-08-23T01:02:00Z"/>
  <w16cex:commentExtensible w16cex:durableId="3F068E05" w16cex:dateUtc="2024-08-18T19:29:00Z"/>
  <w16cex:commentExtensible w16cex:durableId="47E987AB" w16cex:dateUtc="2024-08-20T02:33:00Z"/>
  <w16cex:commentExtensible w16cex:durableId="004CE186" w16cex:dateUtc="2024-08-20T01:32:00Z"/>
  <w16cex:commentExtensible w16cex:durableId="42A80ADA" w16cex:dateUtc="2024-08-20T02:35:00Z"/>
  <w16cex:commentExtensible w16cex:durableId="31FE3270" w16cex:dateUtc="2024-08-18T19:42:00Z"/>
  <w16cex:commentExtensible w16cex:durableId="118E4080" w16cex:dateUtc="2024-08-20T02:38:00Z"/>
  <w16cex:commentExtensible w16cex:durableId="68479B2C" w16cex:dateUtc="2024-08-20T02:06:00Z"/>
  <w16cex:commentExtensible w16cex:durableId="58C96117" w16cex:dateUtc="2024-08-18T02:06:00Z"/>
  <w16cex:commentExtensible w16cex:durableId="33F98BCB" w16cex:dateUtc="2024-08-21T19:05:00Z"/>
  <w16cex:commentExtensible w16cex:durableId="4E4B8011" w16cex:dateUtc="2024-08-21T19:05:00Z"/>
  <w16cex:commentExtensible w16cex:durableId="1D389E5C" w16cex:dateUtc="2024-08-22T02:16:00Z"/>
  <w16cex:commentExtensible w16cex:durableId="593806B7" w16cex:dateUtc="2024-08-22T01:59:00Z"/>
  <w16cex:commentExtensible w16cex:durableId="3FC8F6BC" w16cex:dateUtc="2024-08-19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6E642CA" w16cid:durableId="77FBBA6B"/>
  <w16cid:commentId w16cid:paraId="7DA2F0EA" w16cid:durableId="3F068E05"/>
  <w16cid:commentId w16cid:paraId="7ABCC98C" w16cid:durableId="47E987AB"/>
  <w16cid:commentId w16cid:paraId="5DF75245" w16cid:durableId="004CE186"/>
  <w16cid:commentId w16cid:paraId="624BD1DD" w16cid:durableId="42A80ADA"/>
  <w16cid:commentId w16cid:paraId="00BD5E20" w16cid:durableId="31FE3270"/>
  <w16cid:commentId w16cid:paraId="07B4A73C" w16cid:durableId="118E4080"/>
  <w16cid:commentId w16cid:paraId="46942488" w16cid:durableId="68479B2C"/>
  <w16cid:commentId w16cid:paraId="16F4A0CB" w16cid:durableId="58C96117"/>
  <w16cid:commentId w16cid:paraId="752CF7EF" w16cid:durableId="33F98BCB"/>
  <w16cid:commentId w16cid:paraId="29AFFB8B" w16cid:durableId="4E4B8011"/>
  <w16cid:commentId w16cid:paraId="5DC04BAB" w16cid:durableId="1D389E5C"/>
  <w16cid:commentId w16cid:paraId="131F0FE9" w16cid:durableId="593806B7"/>
  <w16cid:commentId w16cid:paraId="5E8F6871" w16cid:durableId="3FC8F6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F0B4F4" w14:textId="77777777" w:rsidR="00142263" w:rsidRDefault="00142263">
      <w:pPr>
        <w:spacing w:line="240" w:lineRule="auto"/>
      </w:pPr>
      <w:r>
        <w:separator/>
      </w:r>
    </w:p>
  </w:endnote>
  <w:endnote w:type="continuationSeparator" w:id="0">
    <w:p w14:paraId="7585A655" w14:textId="77777777" w:rsidR="00142263" w:rsidRDefault="001422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JhengHei">
    <w:altName w:val="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42316"/>
    </w:sdtPr>
    <w:sdtContent>
      <w:p w14:paraId="112A0485" w14:textId="69503675" w:rsidR="000D37B3" w:rsidRDefault="000D37B3">
        <w:pPr>
          <w:pStyle w:val="Footer"/>
          <w:jc w:val="center"/>
        </w:pPr>
        <w:r>
          <w:fldChar w:fldCharType="begin"/>
        </w:r>
        <w:r>
          <w:instrText xml:space="preserve"> PAGE   \* MERGEFORMAT </w:instrText>
        </w:r>
        <w:r>
          <w:fldChar w:fldCharType="separate"/>
        </w:r>
        <w:r w:rsidR="00C5206E" w:rsidRPr="00C5206E">
          <w:rPr>
            <w:noProof/>
            <w:lang w:val="zh-TW"/>
          </w:rPr>
          <w:t>20</w:t>
        </w:r>
        <w:r>
          <w:rPr>
            <w:lang w:val="zh-TW"/>
          </w:rPr>
          <w:fldChar w:fldCharType="end"/>
        </w:r>
      </w:p>
    </w:sdtContent>
  </w:sdt>
  <w:p w14:paraId="13FC2EAC" w14:textId="77777777" w:rsidR="000D37B3" w:rsidRDefault="000D37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84FE02" w14:textId="77777777" w:rsidR="00142263" w:rsidRDefault="00142263">
      <w:pPr>
        <w:spacing w:after="0"/>
      </w:pPr>
      <w:r>
        <w:separator/>
      </w:r>
    </w:p>
  </w:footnote>
  <w:footnote w:type="continuationSeparator" w:id="0">
    <w:p w14:paraId="294A05B1" w14:textId="77777777" w:rsidR="00142263" w:rsidRDefault="0014226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E7257BD"/>
    <w:multiLevelType w:val="hybridMultilevel"/>
    <w:tmpl w:val="8D20A294"/>
    <w:lvl w:ilvl="0" w:tplc="805CD2DA">
      <w:start w:val="1"/>
      <w:numFmt w:val="decimal"/>
      <w:lvlText w:val="%1."/>
      <w:lvlJc w:val="left"/>
      <w:pPr>
        <w:ind w:left="1020" w:hanging="360"/>
      </w:pPr>
    </w:lvl>
    <w:lvl w:ilvl="1" w:tplc="A19A090E">
      <w:start w:val="1"/>
      <w:numFmt w:val="decimal"/>
      <w:lvlText w:val="%2."/>
      <w:lvlJc w:val="left"/>
      <w:pPr>
        <w:ind w:left="1020" w:hanging="360"/>
      </w:pPr>
    </w:lvl>
    <w:lvl w:ilvl="2" w:tplc="D7C2C606">
      <w:start w:val="1"/>
      <w:numFmt w:val="decimal"/>
      <w:lvlText w:val="%3."/>
      <w:lvlJc w:val="left"/>
      <w:pPr>
        <w:ind w:left="1020" w:hanging="360"/>
      </w:pPr>
    </w:lvl>
    <w:lvl w:ilvl="3" w:tplc="7E7CBFB2">
      <w:start w:val="1"/>
      <w:numFmt w:val="decimal"/>
      <w:lvlText w:val="%4."/>
      <w:lvlJc w:val="left"/>
      <w:pPr>
        <w:ind w:left="1020" w:hanging="360"/>
      </w:pPr>
    </w:lvl>
    <w:lvl w:ilvl="4" w:tplc="9B06ABB4">
      <w:start w:val="1"/>
      <w:numFmt w:val="decimal"/>
      <w:lvlText w:val="%5."/>
      <w:lvlJc w:val="left"/>
      <w:pPr>
        <w:ind w:left="1020" w:hanging="360"/>
      </w:pPr>
    </w:lvl>
    <w:lvl w:ilvl="5" w:tplc="A4EC99D8">
      <w:start w:val="1"/>
      <w:numFmt w:val="decimal"/>
      <w:lvlText w:val="%6."/>
      <w:lvlJc w:val="left"/>
      <w:pPr>
        <w:ind w:left="1020" w:hanging="360"/>
      </w:pPr>
    </w:lvl>
    <w:lvl w:ilvl="6" w:tplc="6BB2FF2E">
      <w:start w:val="1"/>
      <w:numFmt w:val="decimal"/>
      <w:lvlText w:val="%7."/>
      <w:lvlJc w:val="left"/>
      <w:pPr>
        <w:ind w:left="1020" w:hanging="360"/>
      </w:pPr>
    </w:lvl>
    <w:lvl w:ilvl="7" w:tplc="3CEC8C46">
      <w:start w:val="1"/>
      <w:numFmt w:val="decimal"/>
      <w:lvlText w:val="%8."/>
      <w:lvlJc w:val="left"/>
      <w:pPr>
        <w:ind w:left="1020" w:hanging="360"/>
      </w:pPr>
    </w:lvl>
    <w:lvl w:ilvl="8" w:tplc="C2E69A6A">
      <w:start w:val="1"/>
      <w:numFmt w:val="decimal"/>
      <w:lvlText w:val="%9."/>
      <w:lvlJc w:val="left"/>
      <w:pPr>
        <w:ind w:left="1020" w:hanging="360"/>
      </w:pPr>
    </w:lvl>
  </w:abstractNum>
  <w:abstractNum w:abstractNumId="3" w15:restartNumberingAfterBreak="0">
    <w:nsid w:val="2F661202"/>
    <w:multiLevelType w:val="hybridMultilevel"/>
    <w:tmpl w:val="36AA82AC"/>
    <w:lvl w:ilvl="0" w:tplc="9948F828">
      <w:start w:val="1"/>
      <w:numFmt w:val="decimal"/>
      <w:lvlText w:val="%1."/>
      <w:lvlJc w:val="left"/>
      <w:pPr>
        <w:ind w:left="720" w:hanging="360"/>
      </w:pPr>
    </w:lvl>
    <w:lvl w:ilvl="1" w:tplc="CA6083DE">
      <w:start w:val="1"/>
      <w:numFmt w:val="decimal"/>
      <w:lvlText w:val="%2."/>
      <w:lvlJc w:val="left"/>
      <w:pPr>
        <w:ind w:left="720" w:hanging="360"/>
      </w:pPr>
    </w:lvl>
    <w:lvl w:ilvl="2" w:tplc="6922AD88">
      <w:start w:val="1"/>
      <w:numFmt w:val="decimal"/>
      <w:lvlText w:val="%3."/>
      <w:lvlJc w:val="left"/>
      <w:pPr>
        <w:ind w:left="720" w:hanging="360"/>
      </w:pPr>
    </w:lvl>
    <w:lvl w:ilvl="3" w:tplc="F0E64B02">
      <w:start w:val="1"/>
      <w:numFmt w:val="decimal"/>
      <w:lvlText w:val="%4."/>
      <w:lvlJc w:val="left"/>
      <w:pPr>
        <w:ind w:left="720" w:hanging="360"/>
      </w:pPr>
    </w:lvl>
    <w:lvl w:ilvl="4" w:tplc="E9C8439A">
      <w:start w:val="1"/>
      <w:numFmt w:val="decimal"/>
      <w:lvlText w:val="%5."/>
      <w:lvlJc w:val="left"/>
      <w:pPr>
        <w:ind w:left="720" w:hanging="360"/>
      </w:pPr>
    </w:lvl>
    <w:lvl w:ilvl="5" w:tplc="BC6AC652">
      <w:start w:val="1"/>
      <w:numFmt w:val="decimal"/>
      <w:lvlText w:val="%6."/>
      <w:lvlJc w:val="left"/>
      <w:pPr>
        <w:ind w:left="720" w:hanging="360"/>
      </w:pPr>
    </w:lvl>
    <w:lvl w:ilvl="6" w:tplc="F460BE8C">
      <w:start w:val="1"/>
      <w:numFmt w:val="decimal"/>
      <w:lvlText w:val="%7."/>
      <w:lvlJc w:val="left"/>
      <w:pPr>
        <w:ind w:left="720" w:hanging="360"/>
      </w:pPr>
    </w:lvl>
    <w:lvl w:ilvl="7" w:tplc="B6AA1940">
      <w:start w:val="1"/>
      <w:numFmt w:val="decimal"/>
      <w:lvlText w:val="%8."/>
      <w:lvlJc w:val="left"/>
      <w:pPr>
        <w:ind w:left="720" w:hanging="360"/>
      </w:pPr>
    </w:lvl>
    <w:lvl w:ilvl="8" w:tplc="1F86DB06">
      <w:start w:val="1"/>
      <w:numFmt w:val="decimal"/>
      <w:lvlText w:val="%9."/>
      <w:lvlJc w:val="left"/>
      <w:pPr>
        <w:ind w:left="720" w:hanging="360"/>
      </w:pPr>
    </w:lvl>
  </w:abstractNum>
  <w:abstractNum w:abstractNumId="4" w15:restartNumberingAfterBreak="0">
    <w:nsid w:val="3238560D"/>
    <w:multiLevelType w:val="hybridMultilevel"/>
    <w:tmpl w:val="116EF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3AC30F22"/>
    <w:multiLevelType w:val="hybridMultilevel"/>
    <w:tmpl w:val="6936B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F218EC"/>
    <w:multiLevelType w:val="hybridMultilevel"/>
    <w:tmpl w:val="741A77B8"/>
    <w:lvl w:ilvl="0" w:tplc="4A02A85E">
      <w:start w:val="1"/>
      <w:numFmt w:val="decimal"/>
      <w:lvlText w:val="%1."/>
      <w:lvlJc w:val="left"/>
      <w:pPr>
        <w:ind w:left="1020" w:hanging="360"/>
      </w:pPr>
    </w:lvl>
    <w:lvl w:ilvl="1" w:tplc="8D36B4E4">
      <w:start w:val="1"/>
      <w:numFmt w:val="decimal"/>
      <w:lvlText w:val="%2."/>
      <w:lvlJc w:val="left"/>
      <w:pPr>
        <w:ind w:left="1020" w:hanging="360"/>
      </w:pPr>
    </w:lvl>
    <w:lvl w:ilvl="2" w:tplc="357E8E72">
      <w:start w:val="1"/>
      <w:numFmt w:val="decimal"/>
      <w:lvlText w:val="%3."/>
      <w:lvlJc w:val="left"/>
      <w:pPr>
        <w:ind w:left="1020" w:hanging="360"/>
      </w:pPr>
    </w:lvl>
    <w:lvl w:ilvl="3" w:tplc="392475E8">
      <w:start w:val="1"/>
      <w:numFmt w:val="decimal"/>
      <w:lvlText w:val="%4."/>
      <w:lvlJc w:val="left"/>
      <w:pPr>
        <w:ind w:left="1020" w:hanging="360"/>
      </w:pPr>
    </w:lvl>
    <w:lvl w:ilvl="4" w:tplc="AB60275A">
      <w:start w:val="1"/>
      <w:numFmt w:val="decimal"/>
      <w:lvlText w:val="%5."/>
      <w:lvlJc w:val="left"/>
      <w:pPr>
        <w:ind w:left="1020" w:hanging="360"/>
      </w:pPr>
    </w:lvl>
    <w:lvl w:ilvl="5" w:tplc="12FA40B0">
      <w:start w:val="1"/>
      <w:numFmt w:val="decimal"/>
      <w:lvlText w:val="%6."/>
      <w:lvlJc w:val="left"/>
      <w:pPr>
        <w:ind w:left="1020" w:hanging="360"/>
      </w:pPr>
    </w:lvl>
    <w:lvl w:ilvl="6" w:tplc="094AA288">
      <w:start w:val="1"/>
      <w:numFmt w:val="decimal"/>
      <w:lvlText w:val="%7."/>
      <w:lvlJc w:val="left"/>
      <w:pPr>
        <w:ind w:left="1020" w:hanging="360"/>
      </w:pPr>
    </w:lvl>
    <w:lvl w:ilvl="7" w:tplc="EB3270A6">
      <w:start w:val="1"/>
      <w:numFmt w:val="decimal"/>
      <w:lvlText w:val="%8."/>
      <w:lvlJc w:val="left"/>
      <w:pPr>
        <w:ind w:left="1020" w:hanging="360"/>
      </w:pPr>
    </w:lvl>
    <w:lvl w:ilvl="8" w:tplc="15BC3D70">
      <w:start w:val="1"/>
      <w:numFmt w:val="decimal"/>
      <w:lvlText w:val="%9."/>
      <w:lvlJc w:val="left"/>
      <w:pPr>
        <w:ind w:left="1020" w:hanging="360"/>
      </w:pPr>
    </w:lvl>
  </w:abstractNum>
  <w:abstractNum w:abstractNumId="8" w15:restartNumberingAfterBreak="0">
    <w:nsid w:val="45226DC8"/>
    <w:multiLevelType w:val="hybridMultilevel"/>
    <w:tmpl w:val="C5EC7792"/>
    <w:lvl w:ilvl="0" w:tplc="976A2E3A">
      <w:start w:val="1"/>
      <w:numFmt w:val="decimal"/>
      <w:lvlText w:val="%1."/>
      <w:lvlJc w:val="left"/>
      <w:pPr>
        <w:ind w:left="720" w:hanging="360"/>
      </w:pPr>
    </w:lvl>
    <w:lvl w:ilvl="1" w:tplc="C4F6AD1A">
      <w:start w:val="1"/>
      <w:numFmt w:val="decimal"/>
      <w:lvlText w:val="%2."/>
      <w:lvlJc w:val="left"/>
      <w:pPr>
        <w:ind w:left="720" w:hanging="360"/>
      </w:pPr>
    </w:lvl>
    <w:lvl w:ilvl="2" w:tplc="512C65BE">
      <w:start w:val="1"/>
      <w:numFmt w:val="decimal"/>
      <w:lvlText w:val="%3."/>
      <w:lvlJc w:val="left"/>
      <w:pPr>
        <w:ind w:left="720" w:hanging="360"/>
      </w:pPr>
    </w:lvl>
    <w:lvl w:ilvl="3" w:tplc="C9D0DDA2">
      <w:start w:val="1"/>
      <w:numFmt w:val="decimal"/>
      <w:lvlText w:val="%4."/>
      <w:lvlJc w:val="left"/>
      <w:pPr>
        <w:ind w:left="720" w:hanging="360"/>
      </w:pPr>
    </w:lvl>
    <w:lvl w:ilvl="4" w:tplc="3CA0218E">
      <w:start w:val="1"/>
      <w:numFmt w:val="decimal"/>
      <w:lvlText w:val="%5."/>
      <w:lvlJc w:val="left"/>
      <w:pPr>
        <w:ind w:left="720" w:hanging="360"/>
      </w:pPr>
    </w:lvl>
    <w:lvl w:ilvl="5" w:tplc="A3546E7A">
      <w:start w:val="1"/>
      <w:numFmt w:val="decimal"/>
      <w:lvlText w:val="%6."/>
      <w:lvlJc w:val="left"/>
      <w:pPr>
        <w:ind w:left="720" w:hanging="360"/>
      </w:pPr>
    </w:lvl>
    <w:lvl w:ilvl="6" w:tplc="AA9A7D96">
      <w:start w:val="1"/>
      <w:numFmt w:val="decimal"/>
      <w:lvlText w:val="%7."/>
      <w:lvlJc w:val="left"/>
      <w:pPr>
        <w:ind w:left="720" w:hanging="360"/>
      </w:pPr>
    </w:lvl>
    <w:lvl w:ilvl="7" w:tplc="724AEECC">
      <w:start w:val="1"/>
      <w:numFmt w:val="decimal"/>
      <w:lvlText w:val="%8."/>
      <w:lvlJc w:val="left"/>
      <w:pPr>
        <w:ind w:left="720" w:hanging="360"/>
      </w:pPr>
    </w:lvl>
    <w:lvl w:ilvl="8" w:tplc="C50838DE">
      <w:start w:val="1"/>
      <w:numFmt w:val="decimal"/>
      <w:lvlText w:val="%9."/>
      <w:lvlJc w:val="left"/>
      <w:pPr>
        <w:ind w:left="720" w:hanging="360"/>
      </w:pPr>
    </w:lvl>
  </w:abstractNum>
  <w:abstractNum w:abstractNumId="9" w15:restartNumberingAfterBreak="0">
    <w:nsid w:val="498D6A9B"/>
    <w:multiLevelType w:val="hybridMultilevel"/>
    <w:tmpl w:val="28F49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1382289">
    <w:abstractNumId w:val="1"/>
  </w:num>
  <w:num w:numId="2" w16cid:durableId="197355967">
    <w:abstractNumId w:val="0"/>
  </w:num>
  <w:num w:numId="3" w16cid:durableId="2034263281">
    <w:abstractNumId w:val="5"/>
  </w:num>
  <w:num w:numId="4" w16cid:durableId="1587810531">
    <w:abstractNumId w:val="9"/>
  </w:num>
  <w:num w:numId="5" w16cid:durableId="318730555">
    <w:abstractNumId w:val="4"/>
  </w:num>
  <w:num w:numId="6" w16cid:durableId="1475373851">
    <w:abstractNumId w:val="6"/>
  </w:num>
  <w:num w:numId="7" w16cid:durableId="563369704">
    <w:abstractNumId w:val="2"/>
  </w:num>
  <w:num w:numId="8" w16cid:durableId="310644649">
    <w:abstractNumId w:val="8"/>
  </w:num>
  <w:num w:numId="9" w16cid:durableId="849100816">
    <w:abstractNumId w:val="7"/>
  </w:num>
  <w:num w:numId="10" w16cid:durableId="213301119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trackRevisions/>
  <w:defaultTabStop w:val="720"/>
  <w:drawingGridHorizontalSpacing w:val="1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BF3"/>
    <w:rsid w:val="00003EE5"/>
    <w:rsid w:val="00004624"/>
    <w:rsid w:val="0000463B"/>
    <w:rsid w:val="00004AEF"/>
    <w:rsid w:val="00004CB1"/>
    <w:rsid w:val="0000525C"/>
    <w:rsid w:val="00005E76"/>
    <w:rsid w:val="000078FC"/>
    <w:rsid w:val="00007C30"/>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407BE"/>
    <w:rsid w:val="000413F2"/>
    <w:rsid w:val="00041DC9"/>
    <w:rsid w:val="00041F7F"/>
    <w:rsid w:val="000425B5"/>
    <w:rsid w:val="00042726"/>
    <w:rsid w:val="00042B18"/>
    <w:rsid w:val="0004362B"/>
    <w:rsid w:val="00043B14"/>
    <w:rsid w:val="00044150"/>
    <w:rsid w:val="00044C40"/>
    <w:rsid w:val="00044E81"/>
    <w:rsid w:val="00045092"/>
    <w:rsid w:val="0004569E"/>
    <w:rsid w:val="000461AC"/>
    <w:rsid w:val="000463C7"/>
    <w:rsid w:val="0004695D"/>
    <w:rsid w:val="000473B8"/>
    <w:rsid w:val="00047E4E"/>
    <w:rsid w:val="000501F0"/>
    <w:rsid w:val="0005026C"/>
    <w:rsid w:val="0005174A"/>
    <w:rsid w:val="00051927"/>
    <w:rsid w:val="00051F54"/>
    <w:rsid w:val="0005561A"/>
    <w:rsid w:val="000559C2"/>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5E"/>
    <w:rsid w:val="0007116C"/>
    <w:rsid w:val="00071B53"/>
    <w:rsid w:val="00071CCE"/>
    <w:rsid w:val="00071F2B"/>
    <w:rsid w:val="0007203F"/>
    <w:rsid w:val="00072C69"/>
    <w:rsid w:val="0007315A"/>
    <w:rsid w:val="00074BF0"/>
    <w:rsid w:val="000753E1"/>
    <w:rsid w:val="00075790"/>
    <w:rsid w:val="00075F3D"/>
    <w:rsid w:val="0007643E"/>
    <w:rsid w:val="00076670"/>
    <w:rsid w:val="000776ED"/>
    <w:rsid w:val="00077716"/>
    <w:rsid w:val="000779E9"/>
    <w:rsid w:val="00080077"/>
    <w:rsid w:val="0008367E"/>
    <w:rsid w:val="00083818"/>
    <w:rsid w:val="00084F7D"/>
    <w:rsid w:val="00086060"/>
    <w:rsid w:val="000879DD"/>
    <w:rsid w:val="00087CC9"/>
    <w:rsid w:val="00087F1A"/>
    <w:rsid w:val="00091F51"/>
    <w:rsid w:val="00092975"/>
    <w:rsid w:val="00093245"/>
    <w:rsid w:val="00093B26"/>
    <w:rsid w:val="00094128"/>
    <w:rsid w:val="000950E0"/>
    <w:rsid w:val="0009527C"/>
    <w:rsid w:val="00095721"/>
    <w:rsid w:val="00095909"/>
    <w:rsid w:val="00096314"/>
    <w:rsid w:val="0009699C"/>
    <w:rsid w:val="000A0758"/>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3B"/>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37B3"/>
    <w:rsid w:val="000D592F"/>
    <w:rsid w:val="000D5C02"/>
    <w:rsid w:val="000D7145"/>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CD9"/>
    <w:rsid w:val="000F4FDA"/>
    <w:rsid w:val="000F5316"/>
    <w:rsid w:val="000F575B"/>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1BA6"/>
    <w:rsid w:val="00112767"/>
    <w:rsid w:val="00112B27"/>
    <w:rsid w:val="00112E77"/>
    <w:rsid w:val="00113608"/>
    <w:rsid w:val="001149CD"/>
    <w:rsid w:val="00114A81"/>
    <w:rsid w:val="0011620A"/>
    <w:rsid w:val="00116D5A"/>
    <w:rsid w:val="00116E9D"/>
    <w:rsid w:val="00117948"/>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268C7"/>
    <w:rsid w:val="00126C7C"/>
    <w:rsid w:val="0013131B"/>
    <w:rsid w:val="00131DFF"/>
    <w:rsid w:val="00131ED2"/>
    <w:rsid w:val="0013258F"/>
    <w:rsid w:val="00132783"/>
    <w:rsid w:val="00132D67"/>
    <w:rsid w:val="001331E2"/>
    <w:rsid w:val="0013369A"/>
    <w:rsid w:val="00134641"/>
    <w:rsid w:val="00134B51"/>
    <w:rsid w:val="00135C78"/>
    <w:rsid w:val="001368F1"/>
    <w:rsid w:val="00136B3C"/>
    <w:rsid w:val="0014076C"/>
    <w:rsid w:val="00140E76"/>
    <w:rsid w:val="0014184C"/>
    <w:rsid w:val="00142263"/>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58C"/>
    <w:rsid w:val="001536D6"/>
    <w:rsid w:val="0015379D"/>
    <w:rsid w:val="00153B55"/>
    <w:rsid w:val="0015403F"/>
    <w:rsid w:val="00155CC6"/>
    <w:rsid w:val="0015619F"/>
    <w:rsid w:val="001561B9"/>
    <w:rsid w:val="001571C9"/>
    <w:rsid w:val="001574CE"/>
    <w:rsid w:val="001575FA"/>
    <w:rsid w:val="001578EB"/>
    <w:rsid w:val="00157A3C"/>
    <w:rsid w:val="00157D73"/>
    <w:rsid w:val="001604FC"/>
    <w:rsid w:val="001605A2"/>
    <w:rsid w:val="00160630"/>
    <w:rsid w:val="001606B7"/>
    <w:rsid w:val="00160704"/>
    <w:rsid w:val="00160FD1"/>
    <w:rsid w:val="0016142F"/>
    <w:rsid w:val="00161DD0"/>
    <w:rsid w:val="001620BE"/>
    <w:rsid w:val="00162912"/>
    <w:rsid w:val="00162FFD"/>
    <w:rsid w:val="0016360D"/>
    <w:rsid w:val="00163693"/>
    <w:rsid w:val="001639CA"/>
    <w:rsid w:val="00163BC0"/>
    <w:rsid w:val="00164297"/>
    <w:rsid w:val="00164FC0"/>
    <w:rsid w:val="00165040"/>
    <w:rsid w:val="00165307"/>
    <w:rsid w:val="0016589C"/>
    <w:rsid w:val="00165F29"/>
    <w:rsid w:val="0016692B"/>
    <w:rsid w:val="00167893"/>
    <w:rsid w:val="001704A5"/>
    <w:rsid w:val="0017166F"/>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6D4"/>
    <w:rsid w:val="00194A27"/>
    <w:rsid w:val="00195459"/>
    <w:rsid w:val="001955D8"/>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C55"/>
    <w:rsid w:val="001A7D00"/>
    <w:rsid w:val="001B024A"/>
    <w:rsid w:val="001B0E5B"/>
    <w:rsid w:val="001B11CB"/>
    <w:rsid w:val="001B13B0"/>
    <w:rsid w:val="001B1443"/>
    <w:rsid w:val="001B1F79"/>
    <w:rsid w:val="001B21B5"/>
    <w:rsid w:val="001B2FB8"/>
    <w:rsid w:val="001B3243"/>
    <w:rsid w:val="001B3CCD"/>
    <w:rsid w:val="001B46AC"/>
    <w:rsid w:val="001B48A7"/>
    <w:rsid w:val="001B4919"/>
    <w:rsid w:val="001B49D2"/>
    <w:rsid w:val="001B5110"/>
    <w:rsid w:val="001C080D"/>
    <w:rsid w:val="001C08BE"/>
    <w:rsid w:val="001C1120"/>
    <w:rsid w:val="001C1520"/>
    <w:rsid w:val="001C1A46"/>
    <w:rsid w:val="001C1D30"/>
    <w:rsid w:val="001C20CB"/>
    <w:rsid w:val="001C2366"/>
    <w:rsid w:val="001C2A29"/>
    <w:rsid w:val="001C2CD1"/>
    <w:rsid w:val="001C3DEB"/>
    <w:rsid w:val="001C3DF0"/>
    <w:rsid w:val="001C46C3"/>
    <w:rsid w:val="001C476F"/>
    <w:rsid w:val="001C484E"/>
    <w:rsid w:val="001C4A4E"/>
    <w:rsid w:val="001C545F"/>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128"/>
    <w:rsid w:val="001D220C"/>
    <w:rsid w:val="001D2A00"/>
    <w:rsid w:val="001D3530"/>
    <w:rsid w:val="001D42B4"/>
    <w:rsid w:val="001D50C4"/>
    <w:rsid w:val="001D57CE"/>
    <w:rsid w:val="001D666D"/>
    <w:rsid w:val="001D6D4B"/>
    <w:rsid w:val="001D6D6F"/>
    <w:rsid w:val="001D7677"/>
    <w:rsid w:val="001D7723"/>
    <w:rsid w:val="001D7B88"/>
    <w:rsid w:val="001D7CA8"/>
    <w:rsid w:val="001D7D22"/>
    <w:rsid w:val="001D7F56"/>
    <w:rsid w:val="001E132B"/>
    <w:rsid w:val="001E1B97"/>
    <w:rsid w:val="001E2647"/>
    <w:rsid w:val="001E2783"/>
    <w:rsid w:val="001E48A3"/>
    <w:rsid w:val="001E4C77"/>
    <w:rsid w:val="001E567C"/>
    <w:rsid w:val="001E635A"/>
    <w:rsid w:val="001E6A65"/>
    <w:rsid w:val="001E6AC2"/>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498B"/>
    <w:rsid w:val="001F518D"/>
    <w:rsid w:val="001F5652"/>
    <w:rsid w:val="001F5B55"/>
    <w:rsid w:val="001F5F58"/>
    <w:rsid w:val="001F7064"/>
    <w:rsid w:val="00200B8E"/>
    <w:rsid w:val="00202C76"/>
    <w:rsid w:val="00203CA3"/>
    <w:rsid w:val="00203EC2"/>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3DCD"/>
    <w:rsid w:val="0021452B"/>
    <w:rsid w:val="002149F2"/>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CAC"/>
    <w:rsid w:val="00223F6C"/>
    <w:rsid w:val="002241BC"/>
    <w:rsid w:val="00226218"/>
    <w:rsid w:val="00227F61"/>
    <w:rsid w:val="0023008D"/>
    <w:rsid w:val="002306A1"/>
    <w:rsid w:val="00230B1F"/>
    <w:rsid w:val="002319D7"/>
    <w:rsid w:val="0023328C"/>
    <w:rsid w:val="002334F0"/>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79E"/>
    <w:rsid w:val="0024789C"/>
    <w:rsid w:val="002530B5"/>
    <w:rsid w:val="00253E03"/>
    <w:rsid w:val="00253EE1"/>
    <w:rsid w:val="0025615A"/>
    <w:rsid w:val="0025683B"/>
    <w:rsid w:val="00256ECB"/>
    <w:rsid w:val="0025761E"/>
    <w:rsid w:val="00257F83"/>
    <w:rsid w:val="0026112A"/>
    <w:rsid w:val="0026143E"/>
    <w:rsid w:val="0026250A"/>
    <w:rsid w:val="002629A7"/>
    <w:rsid w:val="00262DF2"/>
    <w:rsid w:val="0026301D"/>
    <w:rsid w:val="00263635"/>
    <w:rsid w:val="00263692"/>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77482"/>
    <w:rsid w:val="00280246"/>
    <w:rsid w:val="00281B26"/>
    <w:rsid w:val="0028230F"/>
    <w:rsid w:val="002833FE"/>
    <w:rsid w:val="00283BD3"/>
    <w:rsid w:val="002841F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7989"/>
    <w:rsid w:val="00297D90"/>
    <w:rsid w:val="00297DF3"/>
    <w:rsid w:val="002A0194"/>
    <w:rsid w:val="002A056D"/>
    <w:rsid w:val="002A090F"/>
    <w:rsid w:val="002A0E8B"/>
    <w:rsid w:val="002A0EA7"/>
    <w:rsid w:val="002A1468"/>
    <w:rsid w:val="002A1DBD"/>
    <w:rsid w:val="002A2DF4"/>
    <w:rsid w:val="002A2F89"/>
    <w:rsid w:val="002A302D"/>
    <w:rsid w:val="002A38F1"/>
    <w:rsid w:val="002A3DCC"/>
    <w:rsid w:val="002A4152"/>
    <w:rsid w:val="002A41E9"/>
    <w:rsid w:val="002A4CF4"/>
    <w:rsid w:val="002A5540"/>
    <w:rsid w:val="002A73D0"/>
    <w:rsid w:val="002A7AF3"/>
    <w:rsid w:val="002B1323"/>
    <w:rsid w:val="002B238E"/>
    <w:rsid w:val="002B3727"/>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0BD"/>
    <w:rsid w:val="002D0B0F"/>
    <w:rsid w:val="002D1F15"/>
    <w:rsid w:val="002D1F98"/>
    <w:rsid w:val="002D239A"/>
    <w:rsid w:val="002D2903"/>
    <w:rsid w:val="002D2952"/>
    <w:rsid w:val="002D2D4C"/>
    <w:rsid w:val="002D2F13"/>
    <w:rsid w:val="002D3173"/>
    <w:rsid w:val="002D3586"/>
    <w:rsid w:val="002D3EE8"/>
    <w:rsid w:val="002D50DE"/>
    <w:rsid w:val="002D58EC"/>
    <w:rsid w:val="002D6449"/>
    <w:rsid w:val="002D6718"/>
    <w:rsid w:val="002D6E53"/>
    <w:rsid w:val="002D78D0"/>
    <w:rsid w:val="002D7F64"/>
    <w:rsid w:val="002E0DB9"/>
    <w:rsid w:val="002E1882"/>
    <w:rsid w:val="002E27A1"/>
    <w:rsid w:val="002E3129"/>
    <w:rsid w:val="002E340C"/>
    <w:rsid w:val="002E3BB2"/>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55C"/>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17D8F"/>
    <w:rsid w:val="0032027C"/>
    <w:rsid w:val="00320313"/>
    <w:rsid w:val="00320A0B"/>
    <w:rsid w:val="00320BEF"/>
    <w:rsid w:val="00320F0A"/>
    <w:rsid w:val="003214F0"/>
    <w:rsid w:val="00321D97"/>
    <w:rsid w:val="00322479"/>
    <w:rsid w:val="00323DB3"/>
    <w:rsid w:val="00324FAA"/>
    <w:rsid w:val="0032521B"/>
    <w:rsid w:val="00326DB8"/>
    <w:rsid w:val="00326DC6"/>
    <w:rsid w:val="00327D0D"/>
    <w:rsid w:val="003303B3"/>
    <w:rsid w:val="00330765"/>
    <w:rsid w:val="003309A6"/>
    <w:rsid w:val="00330D6C"/>
    <w:rsid w:val="00330FA8"/>
    <w:rsid w:val="00331680"/>
    <w:rsid w:val="00331698"/>
    <w:rsid w:val="00332426"/>
    <w:rsid w:val="00332683"/>
    <w:rsid w:val="00332EDD"/>
    <w:rsid w:val="00333CDB"/>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904"/>
    <w:rsid w:val="00366BE9"/>
    <w:rsid w:val="00366E1D"/>
    <w:rsid w:val="00370DAB"/>
    <w:rsid w:val="003715A2"/>
    <w:rsid w:val="00372355"/>
    <w:rsid w:val="00372C04"/>
    <w:rsid w:val="00372EE8"/>
    <w:rsid w:val="003757DA"/>
    <w:rsid w:val="00377976"/>
    <w:rsid w:val="00377FF3"/>
    <w:rsid w:val="0038038C"/>
    <w:rsid w:val="00381FCD"/>
    <w:rsid w:val="00382AA7"/>
    <w:rsid w:val="00382D36"/>
    <w:rsid w:val="00383452"/>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E00"/>
    <w:rsid w:val="00395EFB"/>
    <w:rsid w:val="0039689D"/>
    <w:rsid w:val="00396C94"/>
    <w:rsid w:val="00396D35"/>
    <w:rsid w:val="00396E6D"/>
    <w:rsid w:val="003A0BBF"/>
    <w:rsid w:val="003A162C"/>
    <w:rsid w:val="003A1826"/>
    <w:rsid w:val="003A1A71"/>
    <w:rsid w:val="003A1D47"/>
    <w:rsid w:val="003A24EE"/>
    <w:rsid w:val="003A281F"/>
    <w:rsid w:val="003A2C52"/>
    <w:rsid w:val="003A4D3F"/>
    <w:rsid w:val="003A51A5"/>
    <w:rsid w:val="003A5939"/>
    <w:rsid w:val="003A6621"/>
    <w:rsid w:val="003A6810"/>
    <w:rsid w:val="003A69EB"/>
    <w:rsid w:val="003A6B29"/>
    <w:rsid w:val="003A7391"/>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B7A6D"/>
    <w:rsid w:val="003C012C"/>
    <w:rsid w:val="003C0DC0"/>
    <w:rsid w:val="003C114A"/>
    <w:rsid w:val="003C1AD5"/>
    <w:rsid w:val="003C1DCD"/>
    <w:rsid w:val="003C26F7"/>
    <w:rsid w:val="003C2A8B"/>
    <w:rsid w:val="003C2C27"/>
    <w:rsid w:val="003C3ACD"/>
    <w:rsid w:val="003C3AE9"/>
    <w:rsid w:val="003C3D12"/>
    <w:rsid w:val="003C4F9C"/>
    <w:rsid w:val="003C514A"/>
    <w:rsid w:val="003C5254"/>
    <w:rsid w:val="003C5D62"/>
    <w:rsid w:val="003C67D8"/>
    <w:rsid w:val="003C7391"/>
    <w:rsid w:val="003D0445"/>
    <w:rsid w:val="003D0B46"/>
    <w:rsid w:val="003D0FF1"/>
    <w:rsid w:val="003D1641"/>
    <w:rsid w:val="003D1645"/>
    <w:rsid w:val="003D2487"/>
    <w:rsid w:val="003D2FD1"/>
    <w:rsid w:val="003D3468"/>
    <w:rsid w:val="003D35BF"/>
    <w:rsid w:val="003D3B32"/>
    <w:rsid w:val="003D47EF"/>
    <w:rsid w:val="003D4C59"/>
    <w:rsid w:val="003D5077"/>
    <w:rsid w:val="003D55AF"/>
    <w:rsid w:val="003D560F"/>
    <w:rsid w:val="003D6737"/>
    <w:rsid w:val="003D7CC3"/>
    <w:rsid w:val="003E06E1"/>
    <w:rsid w:val="003E0EB0"/>
    <w:rsid w:val="003E1848"/>
    <w:rsid w:val="003E1916"/>
    <w:rsid w:val="003E1D5B"/>
    <w:rsid w:val="003E28FA"/>
    <w:rsid w:val="003E44CD"/>
    <w:rsid w:val="003E45B6"/>
    <w:rsid w:val="003E4D1E"/>
    <w:rsid w:val="003E6582"/>
    <w:rsid w:val="003E6784"/>
    <w:rsid w:val="003E733C"/>
    <w:rsid w:val="003E7ADF"/>
    <w:rsid w:val="003F0BE3"/>
    <w:rsid w:val="003F0C20"/>
    <w:rsid w:val="003F1281"/>
    <w:rsid w:val="003F1668"/>
    <w:rsid w:val="003F33E1"/>
    <w:rsid w:val="003F44CB"/>
    <w:rsid w:val="003F5E81"/>
    <w:rsid w:val="003F70EB"/>
    <w:rsid w:val="003F7419"/>
    <w:rsid w:val="003F7505"/>
    <w:rsid w:val="003F79EC"/>
    <w:rsid w:val="0040063C"/>
    <w:rsid w:val="00401019"/>
    <w:rsid w:val="00401E96"/>
    <w:rsid w:val="00402BBD"/>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39B"/>
    <w:rsid w:val="00415E41"/>
    <w:rsid w:val="00415F53"/>
    <w:rsid w:val="00415F57"/>
    <w:rsid w:val="004165CD"/>
    <w:rsid w:val="0041717B"/>
    <w:rsid w:val="00417BAF"/>
    <w:rsid w:val="0042052D"/>
    <w:rsid w:val="004205E8"/>
    <w:rsid w:val="00422719"/>
    <w:rsid w:val="00423F30"/>
    <w:rsid w:val="0042429F"/>
    <w:rsid w:val="00424421"/>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11F9"/>
    <w:rsid w:val="00482868"/>
    <w:rsid w:val="00482F4B"/>
    <w:rsid w:val="004842B4"/>
    <w:rsid w:val="004845E4"/>
    <w:rsid w:val="00484B85"/>
    <w:rsid w:val="004851E8"/>
    <w:rsid w:val="00485588"/>
    <w:rsid w:val="00486704"/>
    <w:rsid w:val="0048692D"/>
    <w:rsid w:val="00486D2C"/>
    <w:rsid w:val="004911AF"/>
    <w:rsid w:val="00491659"/>
    <w:rsid w:val="00492186"/>
    <w:rsid w:val="004923AD"/>
    <w:rsid w:val="00492C70"/>
    <w:rsid w:val="00492CB0"/>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1DB"/>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68F5"/>
    <w:rsid w:val="004C751E"/>
    <w:rsid w:val="004C7F88"/>
    <w:rsid w:val="004D06C9"/>
    <w:rsid w:val="004D1676"/>
    <w:rsid w:val="004D1DB0"/>
    <w:rsid w:val="004D2275"/>
    <w:rsid w:val="004D382C"/>
    <w:rsid w:val="004D38C6"/>
    <w:rsid w:val="004D5A29"/>
    <w:rsid w:val="004D6768"/>
    <w:rsid w:val="004D67F0"/>
    <w:rsid w:val="004D7229"/>
    <w:rsid w:val="004D75D4"/>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31"/>
    <w:rsid w:val="004E68D4"/>
    <w:rsid w:val="004E77BB"/>
    <w:rsid w:val="004E792A"/>
    <w:rsid w:val="004F0141"/>
    <w:rsid w:val="004F0C04"/>
    <w:rsid w:val="004F108D"/>
    <w:rsid w:val="004F10D2"/>
    <w:rsid w:val="004F1203"/>
    <w:rsid w:val="004F1367"/>
    <w:rsid w:val="004F2F24"/>
    <w:rsid w:val="004F4F66"/>
    <w:rsid w:val="004F58D9"/>
    <w:rsid w:val="004F58F2"/>
    <w:rsid w:val="004F5A79"/>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07CDA"/>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27D2C"/>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1431"/>
    <w:rsid w:val="005431ED"/>
    <w:rsid w:val="005451A9"/>
    <w:rsid w:val="00547078"/>
    <w:rsid w:val="00547498"/>
    <w:rsid w:val="0054751C"/>
    <w:rsid w:val="005500E1"/>
    <w:rsid w:val="00550F06"/>
    <w:rsid w:val="0055121E"/>
    <w:rsid w:val="00551746"/>
    <w:rsid w:val="005524D3"/>
    <w:rsid w:val="00552AC5"/>
    <w:rsid w:val="00552C5D"/>
    <w:rsid w:val="005530F3"/>
    <w:rsid w:val="00554814"/>
    <w:rsid w:val="00555082"/>
    <w:rsid w:val="00555495"/>
    <w:rsid w:val="005559C3"/>
    <w:rsid w:val="005561EE"/>
    <w:rsid w:val="00556E87"/>
    <w:rsid w:val="00556EC4"/>
    <w:rsid w:val="005576FF"/>
    <w:rsid w:val="00560210"/>
    <w:rsid w:val="00560725"/>
    <w:rsid w:val="005609C0"/>
    <w:rsid w:val="00560B7B"/>
    <w:rsid w:val="005622D0"/>
    <w:rsid w:val="00562C5E"/>
    <w:rsid w:val="005642E0"/>
    <w:rsid w:val="0056468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17F2"/>
    <w:rsid w:val="00582FAE"/>
    <w:rsid w:val="00583B99"/>
    <w:rsid w:val="00584BA2"/>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5139"/>
    <w:rsid w:val="005952EE"/>
    <w:rsid w:val="0059530C"/>
    <w:rsid w:val="00595DDC"/>
    <w:rsid w:val="00597B57"/>
    <w:rsid w:val="005A2713"/>
    <w:rsid w:val="005A2828"/>
    <w:rsid w:val="005A3EFD"/>
    <w:rsid w:val="005A405B"/>
    <w:rsid w:val="005A48EF"/>
    <w:rsid w:val="005A4B5B"/>
    <w:rsid w:val="005A6785"/>
    <w:rsid w:val="005A6937"/>
    <w:rsid w:val="005A726C"/>
    <w:rsid w:val="005A743B"/>
    <w:rsid w:val="005B03F0"/>
    <w:rsid w:val="005B0566"/>
    <w:rsid w:val="005B0C5A"/>
    <w:rsid w:val="005B0D0A"/>
    <w:rsid w:val="005B220B"/>
    <w:rsid w:val="005B2A61"/>
    <w:rsid w:val="005B2ACF"/>
    <w:rsid w:val="005B33A4"/>
    <w:rsid w:val="005B3915"/>
    <w:rsid w:val="005B3CEE"/>
    <w:rsid w:val="005B40A9"/>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049F"/>
    <w:rsid w:val="005F0970"/>
    <w:rsid w:val="005F173C"/>
    <w:rsid w:val="005F257A"/>
    <w:rsid w:val="005F3077"/>
    <w:rsid w:val="005F429E"/>
    <w:rsid w:val="005F44EF"/>
    <w:rsid w:val="005F548E"/>
    <w:rsid w:val="00600275"/>
    <w:rsid w:val="00601015"/>
    <w:rsid w:val="00601517"/>
    <w:rsid w:val="00601871"/>
    <w:rsid w:val="00601F0F"/>
    <w:rsid w:val="00603034"/>
    <w:rsid w:val="006045A2"/>
    <w:rsid w:val="00604FFE"/>
    <w:rsid w:val="00605BE8"/>
    <w:rsid w:val="00606188"/>
    <w:rsid w:val="00606392"/>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837"/>
    <w:rsid w:val="00633B7D"/>
    <w:rsid w:val="0063406C"/>
    <w:rsid w:val="006340A9"/>
    <w:rsid w:val="0063470A"/>
    <w:rsid w:val="00635EEA"/>
    <w:rsid w:val="006367BF"/>
    <w:rsid w:val="00636A39"/>
    <w:rsid w:val="00637610"/>
    <w:rsid w:val="00640473"/>
    <w:rsid w:val="0064052E"/>
    <w:rsid w:val="006408AF"/>
    <w:rsid w:val="0064102E"/>
    <w:rsid w:val="00641318"/>
    <w:rsid w:val="006415B2"/>
    <w:rsid w:val="00641996"/>
    <w:rsid w:val="00641B84"/>
    <w:rsid w:val="00642910"/>
    <w:rsid w:val="00642E98"/>
    <w:rsid w:val="00643585"/>
    <w:rsid w:val="00645249"/>
    <w:rsid w:val="00645D29"/>
    <w:rsid w:val="006472C5"/>
    <w:rsid w:val="0064745E"/>
    <w:rsid w:val="0065000E"/>
    <w:rsid w:val="00650738"/>
    <w:rsid w:val="00650AAA"/>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B44"/>
    <w:rsid w:val="00670ECB"/>
    <w:rsid w:val="00671904"/>
    <w:rsid w:val="00672529"/>
    <w:rsid w:val="006725B9"/>
    <w:rsid w:val="00672EA9"/>
    <w:rsid w:val="00673509"/>
    <w:rsid w:val="00674429"/>
    <w:rsid w:val="006746ED"/>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562D"/>
    <w:rsid w:val="006B5E11"/>
    <w:rsid w:val="006B6132"/>
    <w:rsid w:val="006B6C63"/>
    <w:rsid w:val="006C024C"/>
    <w:rsid w:val="006C07EE"/>
    <w:rsid w:val="006C08FD"/>
    <w:rsid w:val="006C0D79"/>
    <w:rsid w:val="006C1380"/>
    <w:rsid w:val="006C1D0E"/>
    <w:rsid w:val="006C29ED"/>
    <w:rsid w:val="006C3645"/>
    <w:rsid w:val="006C40A7"/>
    <w:rsid w:val="006C4806"/>
    <w:rsid w:val="006C497C"/>
    <w:rsid w:val="006C5313"/>
    <w:rsid w:val="006C5610"/>
    <w:rsid w:val="006C5824"/>
    <w:rsid w:val="006C5863"/>
    <w:rsid w:val="006C5989"/>
    <w:rsid w:val="006C5F0D"/>
    <w:rsid w:val="006C6474"/>
    <w:rsid w:val="006C765E"/>
    <w:rsid w:val="006D0239"/>
    <w:rsid w:val="006D0326"/>
    <w:rsid w:val="006D17A0"/>
    <w:rsid w:val="006D1F4C"/>
    <w:rsid w:val="006D27AC"/>
    <w:rsid w:val="006D294E"/>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EED"/>
    <w:rsid w:val="00710039"/>
    <w:rsid w:val="00710FF5"/>
    <w:rsid w:val="00711428"/>
    <w:rsid w:val="00711C57"/>
    <w:rsid w:val="00712125"/>
    <w:rsid w:val="007144BE"/>
    <w:rsid w:val="007165ED"/>
    <w:rsid w:val="0071739D"/>
    <w:rsid w:val="00717B76"/>
    <w:rsid w:val="00720834"/>
    <w:rsid w:val="00721438"/>
    <w:rsid w:val="007222F5"/>
    <w:rsid w:val="00722445"/>
    <w:rsid w:val="00723DDA"/>
    <w:rsid w:val="007250CC"/>
    <w:rsid w:val="00725D38"/>
    <w:rsid w:val="007266ED"/>
    <w:rsid w:val="0072718E"/>
    <w:rsid w:val="007307CA"/>
    <w:rsid w:val="00731960"/>
    <w:rsid w:val="00733C16"/>
    <w:rsid w:val="00733D5E"/>
    <w:rsid w:val="0073416B"/>
    <w:rsid w:val="00734D49"/>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47D6B"/>
    <w:rsid w:val="0075063E"/>
    <w:rsid w:val="0075068F"/>
    <w:rsid w:val="00751333"/>
    <w:rsid w:val="0075137D"/>
    <w:rsid w:val="00753271"/>
    <w:rsid w:val="007536A1"/>
    <w:rsid w:val="007539C7"/>
    <w:rsid w:val="00753AD3"/>
    <w:rsid w:val="0075468A"/>
    <w:rsid w:val="0075479D"/>
    <w:rsid w:val="00755C1E"/>
    <w:rsid w:val="0075607E"/>
    <w:rsid w:val="0075611D"/>
    <w:rsid w:val="007565CB"/>
    <w:rsid w:val="00756659"/>
    <w:rsid w:val="00757439"/>
    <w:rsid w:val="00760090"/>
    <w:rsid w:val="00760138"/>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A32"/>
    <w:rsid w:val="00781BE8"/>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35"/>
    <w:rsid w:val="007A6BF4"/>
    <w:rsid w:val="007A7F84"/>
    <w:rsid w:val="007B04C7"/>
    <w:rsid w:val="007B09A7"/>
    <w:rsid w:val="007B149A"/>
    <w:rsid w:val="007B1948"/>
    <w:rsid w:val="007B234B"/>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254"/>
    <w:rsid w:val="008067E4"/>
    <w:rsid w:val="00806DDF"/>
    <w:rsid w:val="00806E99"/>
    <w:rsid w:val="00806F0D"/>
    <w:rsid w:val="0080703F"/>
    <w:rsid w:val="00807074"/>
    <w:rsid w:val="00807307"/>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230F"/>
    <w:rsid w:val="0082252D"/>
    <w:rsid w:val="00822E30"/>
    <w:rsid w:val="0082397C"/>
    <w:rsid w:val="0082498E"/>
    <w:rsid w:val="00824D05"/>
    <w:rsid w:val="008253A2"/>
    <w:rsid w:val="008257B3"/>
    <w:rsid w:val="008274A4"/>
    <w:rsid w:val="00827566"/>
    <w:rsid w:val="008278C3"/>
    <w:rsid w:val="00827FB1"/>
    <w:rsid w:val="00830253"/>
    <w:rsid w:val="008303F6"/>
    <w:rsid w:val="00830974"/>
    <w:rsid w:val="00830C7C"/>
    <w:rsid w:val="00830D61"/>
    <w:rsid w:val="0083137F"/>
    <w:rsid w:val="00831665"/>
    <w:rsid w:val="00831A56"/>
    <w:rsid w:val="00832032"/>
    <w:rsid w:val="00832E57"/>
    <w:rsid w:val="008335DF"/>
    <w:rsid w:val="00833D82"/>
    <w:rsid w:val="00836817"/>
    <w:rsid w:val="0083686E"/>
    <w:rsid w:val="00840D9F"/>
    <w:rsid w:val="00841F59"/>
    <w:rsid w:val="0084264E"/>
    <w:rsid w:val="008445B8"/>
    <w:rsid w:val="00844793"/>
    <w:rsid w:val="00844910"/>
    <w:rsid w:val="00845DCB"/>
    <w:rsid w:val="008464AC"/>
    <w:rsid w:val="008465A0"/>
    <w:rsid w:val="00846CB7"/>
    <w:rsid w:val="00847631"/>
    <w:rsid w:val="00847E19"/>
    <w:rsid w:val="00850680"/>
    <w:rsid w:val="008508DB"/>
    <w:rsid w:val="00850DA5"/>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3ECC"/>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6708"/>
    <w:rsid w:val="008A76BE"/>
    <w:rsid w:val="008A7A3C"/>
    <w:rsid w:val="008A7DC9"/>
    <w:rsid w:val="008B007F"/>
    <w:rsid w:val="008B1053"/>
    <w:rsid w:val="008B1CA5"/>
    <w:rsid w:val="008B2282"/>
    <w:rsid w:val="008B2342"/>
    <w:rsid w:val="008B33F5"/>
    <w:rsid w:val="008B3EC6"/>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D76"/>
    <w:rsid w:val="008F4DA1"/>
    <w:rsid w:val="008F4F16"/>
    <w:rsid w:val="008F6410"/>
    <w:rsid w:val="008F65BC"/>
    <w:rsid w:val="008F6DF5"/>
    <w:rsid w:val="009026B3"/>
    <w:rsid w:val="009027A8"/>
    <w:rsid w:val="009029F3"/>
    <w:rsid w:val="00903078"/>
    <w:rsid w:val="00903CE0"/>
    <w:rsid w:val="00903DD6"/>
    <w:rsid w:val="00903F6A"/>
    <w:rsid w:val="0090420B"/>
    <w:rsid w:val="00904677"/>
    <w:rsid w:val="0090590A"/>
    <w:rsid w:val="00905D76"/>
    <w:rsid w:val="009060E6"/>
    <w:rsid w:val="00906606"/>
    <w:rsid w:val="009072A6"/>
    <w:rsid w:val="009076F8"/>
    <w:rsid w:val="00907932"/>
    <w:rsid w:val="009105ED"/>
    <w:rsid w:val="009110A7"/>
    <w:rsid w:val="00911A18"/>
    <w:rsid w:val="00911EE6"/>
    <w:rsid w:val="0091228D"/>
    <w:rsid w:val="0091240D"/>
    <w:rsid w:val="00912505"/>
    <w:rsid w:val="00913346"/>
    <w:rsid w:val="00913364"/>
    <w:rsid w:val="009133F7"/>
    <w:rsid w:val="00913D41"/>
    <w:rsid w:val="009157EA"/>
    <w:rsid w:val="009163B8"/>
    <w:rsid w:val="00916AA2"/>
    <w:rsid w:val="0091720C"/>
    <w:rsid w:val="00917AC4"/>
    <w:rsid w:val="00920C91"/>
    <w:rsid w:val="00922B4F"/>
    <w:rsid w:val="009235BE"/>
    <w:rsid w:val="0092378D"/>
    <w:rsid w:val="009250BF"/>
    <w:rsid w:val="0092598E"/>
    <w:rsid w:val="00926107"/>
    <w:rsid w:val="00927D0F"/>
    <w:rsid w:val="00930047"/>
    <w:rsid w:val="00930D24"/>
    <w:rsid w:val="00930DC5"/>
    <w:rsid w:val="009310A6"/>
    <w:rsid w:val="0093193A"/>
    <w:rsid w:val="00931CC3"/>
    <w:rsid w:val="009327AC"/>
    <w:rsid w:val="00932961"/>
    <w:rsid w:val="00933942"/>
    <w:rsid w:val="009339D8"/>
    <w:rsid w:val="00933A87"/>
    <w:rsid w:val="009349F8"/>
    <w:rsid w:val="00934F5F"/>
    <w:rsid w:val="00934FEA"/>
    <w:rsid w:val="00935C18"/>
    <w:rsid w:val="00936768"/>
    <w:rsid w:val="00936A1D"/>
    <w:rsid w:val="009378D8"/>
    <w:rsid w:val="00937B62"/>
    <w:rsid w:val="00940299"/>
    <w:rsid w:val="00941655"/>
    <w:rsid w:val="00941DCB"/>
    <w:rsid w:val="00942D77"/>
    <w:rsid w:val="009436CE"/>
    <w:rsid w:val="009436F5"/>
    <w:rsid w:val="00945B94"/>
    <w:rsid w:val="0094720F"/>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76E0"/>
    <w:rsid w:val="00970C06"/>
    <w:rsid w:val="009710EF"/>
    <w:rsid w:val="009717C3"/>
    <w:rsid w:val="00971D26"/>
    <w:rsid w:val="00971D96"/>
    <w:rsid w:val="00972232"/>
    <w:rsid w:val="009723D8"/>
    <w:rsid w:val="00972771"/>
    <w:rsid w:val="00975771"/>
    <w:rsid w:val="00975B9E"/>
    <w:rsid w:val="00975F40"/>
    <w:rsid w:val="009778FA"/>
    <w:rsid w:val="0098091B"/>
    <w:rsid w:val="00981DFD"/>
    <w:rsid w:val="00981F3A"/>
    <w:rsid w:val="00982303"/>
    <w:rsid w:val="009826C4"/>
    <w:rsid w:val="00984B0F"/>
    <w:rsid w:val="00985C62"/>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E3B"/>
    <w:rsid w:val="009A52F6"/>
    <w:rsid w:val="009A5621"/>
    <w:rsid w:val="009A5B4E"/>
    <w:rsid w:val="009A626F"/>
    <w:rsid w:val="009A6285"/>
    <w:rsid w:val="009A6D84"/>
    <w:rsid w:val="009A790B"/>
    <w:rsid w:val="009A7C41"/>
    <w:rsid w:val="009B0D87"/>
    <w:rsid w:val="009B103B"/>
    <w:rsid w:val="009B1C30"/>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7CCF"/>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8D8"/>
    <w:rsid w:val="009E0C60"/>
    <w:rsid w:val="009E248A"/>
    <w:rsid w:val="009E24DA"/>
    <w:rsid w:val="009E263A"/>
    <w:rsid w:val="009E340D"/>
    <w:rsid w:val="009E39FD"/>
    <w:rsid w:val="009E4402"/>
    <w:rsid w:val="009E4768"/>
    <w:rsid w:val="009E49FB"/>
    <w:rsid w:val="009E53A3"/>
    <w:rsid w:val="009E5B7C"/>
    <w:rsid w:val="009E6CEE"/>
    <w:rsid w:val="009E708D"/>
    <w:rsid w:val="009F08DE"/>
    <w:rsid w:val="009F0917"/>
    <w:rsid w:val="009F097B"/>
    <w:rsid w:val="009F0BD0"/>
    <w:rsid w:val="009F175D"/>
    <w:rsid w:val="009F1CD8"/>
    <w:rsid w:val="009F3F41"/>
    <w:rsid w:val="009F4627"/>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4AC"/>
    <w:rsid w:val="00A20EA7"/>
    <w:rsid w:val="00A21FAA"/>
    <w:rsid w:val="00A228DA"/>
    <w:rsid w:val="00A22B7C"/>
    <w:rsid w:val="00A23489"/>
    <w:rsid w:val="00A2373B"/>
    <w:rsid w:val="00A24737"/>
    <w:rsid w:val="00A24802"/>
    <w:rsid w:val="00A24F0A"/>
    <w:rsid w:val="00A251C7"/>
    <w:rsid w:val="00A256E4"/>
    <w:rsid w:val="00A25A32"/>
    <w:rsid w:val="00A26B61"/>
    <w:rsid w:val="00A278C8"/>
    <w:rsid w:val="00A30041"/>
    <w:rsid w:val="00A30238"/>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148"/>
    <w:rsid w:val="00A6335F"/>
    <w:rsid w:val="00A64867"/>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6E1C"/>
    <w:rsid w:val="00A7700E"/>
    <w:rsid w:val="00A77AFA"/>
    <w:rsid w:val="00A77EAC"/>
    <w:rsid w:val="00A77F1D"/>
    <w:rsid w:val="00A80232"/>
    <w:rsid w:val="00A80B7E"/>
    <w:rsid w:val="00A816A4"/>
    <w:rsid w:val="00A8217C"/>
    <w:rsid w:val="00A8292D"/>
    <w:rsid w:val="00A830F2"/>
    <w:rsid w:val="00A8343F"/>
    <w:rsid w:val="00A83805"/>
    <w:rsid w:val="00A83BEE"/>
    <w:rsid w:val="00A83D13"/>
    <w:rsid w:val="00A8515F"/>
    <w:rsid w:val="00A8565F"/>
    <w:rsid w:val="00A863CD"/>
    <w:rsid w:val="00A87BBF"/>
    <w:rsid w:val="00A9017E"/>
    <w:rsid w:val="00A90C3B"/>
    <w:rsid w:val="00A91A6F"/>
    <w:rsid w:val="00A92AD9"/>
    <w:rsid w:val="00A94244"/>
    <w:rsid w:val="00A94D18"/>
    <w:rsid w:val="00A951C9"/>
    <w:rsid w:val="00A95473"/>
    <w:rsid w:val="00A95A37"/>
    <w:rsid w:val="00A95A73"/>
    <w:rsid w:val="00A9616E"/>
    <w:rsid w:val="00A9760B"/>
    <w:rsid w:val="00AA02B7"/>
    <w:rsid w:val="00AA0E52"/>
    <w:rsid w:val="00AA1523"/>
    <w:rsid w:val="00AA15F3"/>
    <w:rsid w:val="00AA1D8B"/>
    <w:rsid w:val="00AA27E7"/>
    <w:rsid w:val="00AA283F"/>
    <w:rsid w:val="00AA2DD1"/>
    <w:rsid w:val="00AA2EFB"/>
    <w:rsid w:val="00AA3078"/>
    <w:rsid w:val="00AA309D"/>
    <w:rsid w:val="00AA423F"/>
    <w:rsid w:val="00AA4B23"/>
    <w:rsid w:val="00AA5317"/>
    <w:rsid w:val="00AA584F"/>
    <w:rsid w:val="00AA70D3"/>
    <w:rsid w:val="00AA7A6E"/>
    <w:rsid w:val="00AB00ED"/>
    <w:rsid w:val="00AB0451"/>
    <w:rsid w:val="00AB1365"/>
    <w:rsid w:val="00AB17B6"/>
    <w:rsid w:val="00AB21DF"/>
    <w:rsid w:val="00AB2C1A"/>
    <w:rsid w:val="00AB307C"/>
    <w:rsid w:val="00AB3637"/>
    <w:rsid w:val="00AB369A"/>
    <w:rsid w:val="00AB42DE"/>
    <w:rsid w:val="00AB4C46"/>
    <w:rsid w:val="00AB4D6A"/>
    <w:rsid w:val="00AB539B"/>
    <w:rsid w:val="00AB5486"/>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4E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6EF0"/>
    <w:rsid w:val="00AE748D"/>
    <w:rsid w:val="00AF1E53"/>
    <w:rsid w:val="00AF261B"/>
    <w:rsid w:val="00AF2A5D"/>
    <w:rsid w:val="00AF2F43"/>
    <w:rsid w:val="00AF2F62"/>
    <w:rsid w:val="00AF4207"/>
    <w:rsid w:val="00AF4A4F"/>
    <w:rsid w:val="00AF4D4A"/>
    <w:rsid w:val="00AF797D"/>
    <w:rsid w:val="00B00613"/>
    <w:rsid w:val="00B00B26"/>
    <w:rsid w:val="00B01061"/>
    <w:rsid w:val="00B01235"/>
    <w:rsid w:val="00B01584"/>
    <w:rsid w:val="00B01E55"/>
    <w:rsid w:val="00B02BF8"/>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6A6"/>
    <w:rsid w:val="00B319E7"/>
    <w:rsid w:val="00B3214E"/>
    <w:rsid w:val="00B341B1"/>
    <w:rsid w:val="00B34839"/>
    <w:rsid w:val="00B35271"/>
    <w:rsid w:val="00B35276"/>
    <w:rsid w:val="00B353F7"/>
    <w:rsid w:val="00B35FEA"/>
    <w:rsid w:val="00B36D27"/>
    <w:rsid w:val="00B37758"/>
    <w:rsid w:val="00B377EB"/>
    <w:rsid w:val="00B37CC8"/>
    <w:rsid w:val="00B419EB"/>
    <w:rsid w:val="00B422C8"/>
    <w:rsid w:val="00B427AC"/>
    <w:rsid w:val="00B427E1"/>
    <w:rsid w:val="00B431FA"/>
    <w:rsid w:val="00B433C3"/>
    <w:rsid w:val="00B44CA2"/>
    <w:rsid w:val="00B450B2"/>
    <w:rsid w:val="00B45866"/>
    <w:rsid w:val="00B45D7D"/>
    <w:rsid w:val="00B461C8"/>
    <w:rsid w:val="00B46BDC"/>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4C9D"/>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6A90"/>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52F2"/>
    <w:rsid w:val="00BC62CD"/>
    <w:rsid w:val="00BC62DF"/>
    <w:rsid w:val="00BC6ADD"/>
    <w:rsid w:val="00BC6D1E"/>
    <w:rsid w:val="00BC7E68"/>
    <w:rsid w:val="00BD0449"/>
    <w:rsid w:val="00BD08CD"/>
    <w:rsid w:val="00BD0F99"/>
    <w:rsid w:val="00BD1373"/>
    <w:rsid w:val="00BD1A3C"/>
    <w:rsid w:val="00BD387C"/>
    <w:rsid w:val="00BD3CDA"/>
    <w:rsid w:val="00BD3ED7"/>
    <w:rsid w:val="00BD41F7"/>
    <w:rsid w:val="00BD4869"/>
    <w:rsid w:val="00BD4FE1"/>
    <w:rsid w:val="00BD538B"/>
    <w:rsid w:val="00BD5541"/>
    <w:rsid w:val="00BD7335"/>
    <w:rsid w:val="00BE0C48"/>
    <w:rsid w:val="00BE0E9B"/>
    <w:rsid w:val="00BE137C"/>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67EF"/>
    <w:rsid w:val="00BF6E5C"/>
    <w:rsid w:val="00BF7F17"/>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4F7C"/>
    <w:rsid w:val="00C15B11"/>
    <w:rsid w:val="00C15C5E"/>
    <w:rsid w:val="00C16219"/>
    <w:rsid w:val="00C163BE"/>
    <w:rsid w:val="00C163EA"/>
    <w:rsid w:val="00C16D3A"/>
    <w:rsid w:val="00C17691"/>
    <w:rsid w:val="00C1782D"/>
    <w:rsid w:val="00C17C68"/>
    <w:rsid w:val="00C17E61"/>
    <w:rsid w:val="00C17F3D"/>
    <w:rsid w:val="00C20D7D"/>
    <w:rsid w:val="00C2127B"/>
    <w:rsid w:val="00C2139D"/>
    <w:rsid w:val="00C21F54"/>
    <w:rsid w:val="00C24AFC"/>
    <w:rsid w:val="00C250BF"/>
    <w:rsid w:val="00C25CB6"/>
    <w:rsid w:val="00C25D17"/>
    <w:rsid w:val="00C261E2"/>
    <w:rsid w:val="00C26A91"/>
    <w:rsid w:val="00C26F3F"/>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B27"/>
    <w:rsid w:val="00C402B8"/>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06E"/>
    <w:rsid w:val="00C522F2"/>
    <w:rsid w:val="00C52A26"/>
    <w:rsid w:val="00C52EB8"/>
    <w:rsid w:val="00C532DE"/>
    <w:rsid w:val="00C535E7"/>
    <w:rsid w:val="00C5403B"/>
    <w:rsid w:val="00C54B36"/>
    <w:rsid w:val="00C54E6D"/>
    <w:rsid w:val="00C55685"/>
    <w:rsid w:val="00C57033"/>
    <w:rsid w:val="00C57121"/>
    <w:rsid w:val="00C5789F"/>
    <w:rsid w:val="00C6222C"/>
    <w:rsid w:val="00C62712"/>
    <w:rsid w:val="00C62B4C"/>
    <w:rsid w:val="00C63A30"/>
    <w:rsid w:val="00C63C33"/>
    <w:rsid w:val="00C64681"/>
    <w:rsid w:val="00C6471E"/>
    <w:rsid w:val="00C65A36"/>
    <w:rsid w:val="00C6642C"/>
    <w:rsid w:val="00C665E9"/>
    <w:rsid w:val="00C67C44"/>
    <w:rsid w:val="00C701E2"/>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4707"/>
    <w:rsid w:val="00C75A95"/>
    <w:rsid w:val="00C76278"/>
    <w:rsid w:val="00C76291"/>
    <w:rsid w:val="00C769E5"/>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804"/>
    <w:rsid w:val="00C959B6"/>
    <w:rsid w:val="00C95CB6"/>
    <w:rsid w:val="00CA058C"/>
    <w:rsid w:val="00CA353C"/>
    <w:rsid w:val="00CA37AF"/>
    <w:rsid w:val="00CA37C0"/>
    <w:rsid w:val="00CA38F3"/>
    <w:rsid w:val="00CA54A5"/>
    <w:rsid w:val="00CA57D6"/>
    <w:rsid w:val="00CA7591"/>
    <w:rsid w:val="00CB0679"/>
    <w:rsid w:val="00CB0E5E"/>
    <w:rsid w:val="00CB176A"/>
    <w:rsid w:val="00CB32A4"/>
    <w:rsid w:val="00CB367A"/>
    <w:rsid w:val="00CB41CF"/>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C7EA3"/>
    <w:rsid w:val="00CD063F"/>
    <w:rsid w:val="00CD098A"/>
    <w:rsid w:val="00CD0ED5"/>
    <w:rsid w:val="00CD1B7B"/>
    <w:rsid w:val="00CD28C8"/>
    <w:rsid w:val="00CD2A63"/>
    <w:rsid w:val="00CD2C76"/>
    <w:rsid w:val="00CD3493"/>
    <w:rsid w:val="00CD3DC2"/>
    <w:rsid w:val="00CD4B8A"/>
    <w:rsid w:val="00CD4E74"/>
    <w:rsid w:val="00CD50B7"/>
    <w:rsid w:val="00CD5AF4"/>
    <w:rsid w:val="00CD5C98"/>
    <w:rsid w:val="00CD6BBC"/>
    <w:rsid w:val="00CD6E89"/>
    <w:rsid w:val="00CD717C"/>
    <w:rsid w:val="00CD7E51"/>
    <w:rsid w:val="00CD7FA7"/>
    <w:rsid w:val="00CE0658"/>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4B6"/>
    <w:rsid w:val="00D16D31"/>
    <w:rsid w:val="00D17059"/>
    <w:rsid w:val="00D17187"/>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94D"/>
    <w:rsid w:val="00D26A01"/>
    <w:rsid w:val="00D271FB"/>
    <w:rsid w:val="00D27A6C"/>
    <w:rsid w:val="00D27BBC"/>
    <w:rsid w:val="00D3034E"/>
    <w:rsid w:val="00D305C5"/>
    <w:rsid w:val="00D311C4"/>
    <w:rsid w:val="00D311FB"/>
    <w:rsid w:val="00D32B3D"/>
    <w:rsid w:val="00D33147"/>
    <w:rsid w:val="00D33AEB"/>
    <w:rsid w:val="00D33FF7"/>
    <w:rsid w:val="00D34A12"/>
    <w:rsid w:val="00D35323"/>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46C"/>
    <w:rsid w:val="00D45E2F"/>
    <w:rsid w:val="00D47C2E"/>
    <w:rsid w:val="00D47F62"/>
    <w:rsid w:val="00D50235"/>
    <w:rsid w:val="00D50C50"/>
    <w:rsid w:val="00D50D2D"/>
    <w:rsid w:val="00D52090"/>
    <w:rsid w:val="00D5260F"/>
    <w:rsid w:val="00D5461B"/>
    <w:rsid w:val="00D56AD3"/>
    <w:rsid w:val="00D57C76"/>
    <w:rsid w:val="00D603C0"/>
    <w:rsid w:val="00D603F4"/>
    <w:rsid w:val="00D61787"/>
    <w:rsid w:val="00D61DB3"/>
    <w:rsid w:val="00D61DF3"/>
    <w:rsid w:val="00D62937"/>
    <w:rsid w:val="00D62C58"/>
    <w:rsid w:val="00D62E59"/>
    <w:rsid w:val="00D6330A"/>
    <w:rsid w:val="00D63922"/>
    <w:rsid w:val="00D63B2F"/>
    <w:rsid w:val="00D63CFE"/>
    <w:rsid w:val="00D642D0"/>
    <w:rsid w:val="00D65284"/>
    <w:rsid w:val="00D660B8"/>
    <w:rsid w:val="00D6755B"/>
    <w:rsid w:val="00D6796F"/>
    <w:rsid w:val="00D70681"/>
    <w:rsid w:val="00D708D1"/>
    <w:rsid w:val="00D7182C"/>
    <w:rsid w:val="00D71A8B"/>
    <w:rsid w:val="00D7290B"/>
    <w:rsid w:val="00D72C4F"/>
    <w:rsid w:val="00D731F3"/>
    <w:rsid w:val="00D73ABE"/>
    <w:rsid w:val="00D73AFD"/>
    <w:rsid w:val="00D73B44"/>
    <w:rsid w:val="00D741E4"/>
    <w:rsid w:val="00D74C7D"/>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613"/>
    <w:rsid w:val="00D84A2D"/>
    <w:rsid w:val="00D84B30"/>
    <w:rsid w:val="00D852F8"/>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1E44"/>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B78B4"/>
    <w:rsid w:val="00DC0525"/>
    <w:rsid w:val="00DC05D6"/>
    <w:rsid w:val="00DC0AA6"/>
    <w:rsid w:val="00DC157B"/>
    <w:rsid w:val="00DC18B9"/>
    <w:rsid w:val="00DC1A18"/>
    <w:rsid w:val="00DC1EB3"/>
    <w:rsid w:val="00DC2401"/>
    <w:rsid w:val="00DC29AB"/>
    <w:rsid w:val="00DC2E32"/>
    <w:rsid w:val="00DC336E"/>
    <w:rsid w:val="00DC3FD0"/>
    <w:rsid w:val="00DC40A8"/>
    <w:rsid w:val="00DC4908"/>
    <w:rsid w:val="00DC4B1B"/>
    <w:rsid w:val="00DC5D21"/>
    <w:rsid w:val="00DC663B"/>
    <w:rsid w:val="00DC69C8"/>
    <w:rsid w:val="00DC6B44"/>
    <w:rsid w:val="00DC787B"/>
    <w:rsid w:val="00DC7A04"/>
    <w:rsid w:val="00DC7A28"/>
    <w:rsid w:val="00DD01D7"/>
    <w:rsid w:val="00DD0BEC"/>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2FB3"/>
    <w:rsid w:val="00DE3109"/>
    <w:rsid w:val="00DE4748"/>
    <w:rsid w:val="00DE4DD5"/>
    <w:rsid w:val="00DE5811"/>
    <w:rsid w:val="00DE7F61"/>
    <w:rsid w:val="00DF0325"/>
    <w:rsid w:val="00DF08C3"/>
    <w:rsid w:val="00DF22D0"/>
    <w:rsid w:val="00DF2D80"/>
    <w:rsid w:val="00DF3B98"/>
    <w:rsid w:val="00DF4376"/>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49ED"/>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1C0"/>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184D"/>
    <w:rsid w:val="00E42155"/>
    <w:rsid w:val="00E4219A"/>
    <w:rsid w:val="00E43398"/>
    <w:rsid w:val="00E446B4"/>
    <w:rsid w:val="00E446BA"/>
    <w:rsid w:val="00E4470C"/>
    <w:rsid w:val="00E448E3"/>
    <w:rsid w:val="00E448EE"/>
    <w:rsid w:val="00E44EB8"/>
    <w:rsid w:val="00E4509A"/>
    <w:rsid w:val="00E45150"/>
    <w:rsid w:val="00E45348"/>
    <w:rsid w:val="00E45647"/>
    <w:rsid w:val="00E45D6B"/>
    <w:rsid w:val="00E46550"/>
    <w:rsid w:val="00E501FD"/>
    <w:rsid w:val="00E50A66"/>
    <w:rsid w:val="00E50E37"/>
    <w:rsid w:val="00E5129E"/>
    <w:rsid w:val="00E52281"/>
    <w:rsid w:val="00E523A6"/>
    <w:rsid w:val="00E531C4"/>
    <w:rsid w:val="00E53941"/>
    <w:rsid w:val="00E54100"/>
    <w:rsid w:val="00E549E9"/>
    <w:rsid w:val="00E54BF3"/>
    <w:rsid w:val="00E5556E"/>
    <w:rsid w:val="00E5571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DC6"/>
    <w:rsid w:val="00E714B7"/>
    <w:rsid w:val="00E7259E"/>
    <w:rsid w:val="00E7274E"/>
    <w:rsid w:val="00E728A4"/>
    <w:rsid w:val="00E72B6C"/>
    <w:rsid w:val="00E74706"/>
    <w:rsid w:val="00E74D14"/>
    <w:rsid w:val="00E7505D"/>
    <w:rsid w:val="00E750F2"/>
    <w:rsid w:val="00E754A0"/>
    <w:rsid w:val="00E7592F"/>
    <w:rsid w:val="00E7654F"/>
    <w:rsid w:val="00E76641"/>
    <w:rsid w:val="00E76CAC"/>
    <w:rsid w:val="00E76F08"/>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189"/>
    <w:rsid w:val="00E863CB"/>
    <w:rsid w:val="00E870F7"/>
    <w:rsid w:val="00E90DD1"/>
    <w:rsid w:val="00E92808"/>
    <w:rsid w:val="00E934AF"/>
    <w:rsid w:val="00E93EFF"/>
    <w:rsid w:val="00E94217"/>
    <w:rsid w:val="00E94310"/>
    <w:rsid w:val="00E94776"/>
    <w:rsid w:val="00E959F5"/>
    <w:rsid w:val="00E95ABD"/>
    <w:rsid w:val="00E95FE8"/>
    <w:rsid w:val="00E9648E"/>
    <w:rsid w:val="00E96BCF"/>
    <w:rsid w:val="00E9724E"/>
    <w:rsid w:val="00EA0614"/>
    <w:rsid w:val="00EA10FB"/>
    <w:rsid w:val="00EA166D"/>
    <w:rsid w:val="00EA2AAD"/>
    <w:rsid w:val="00EA2AEF"/>
    <w:rsid w:val="00EA305D"/>
    <w:rsid w:val="00EA346E"/>
    <w:rsid w:val="00EA3839"/>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1E1E"/>
    <w:rsid w:val="00EB2010"/>
    <w:rsid w:val="00EB2109"/>
    <w:rsid w:val="00EB283F"/>
    <w:rsid w:val="00EB2D03"/>
    <w:rsid w:val="00EB2EEE"/>
    <w:rsid w:val="00EB358D"/>
    <w:rsid w:val="00EB467D"/>
    <w:rsid w:val="00EB49BA"/>
    <w:rsid w:val="00EB5580"/>
    <w:rsid w:val="00EB5D0A"/>
    <w:rsid w:val="00EB6F5F"/>
    <w:rsid w:val="00EC0E62"/>
    <w:rsid w:val="00EC1CEA"/>
    <w:rsid w:val="00EC2786"/>
    <w:rsid w:val="00EC3769"/>
    <w:rsid w:val="00EC3F54"/>
    <w:rsid w:val="00EC5079"/>
    <w:rsid w:val="00EC568E"/>
    <w:rsid w:val="00EC593A"/>
    <w:rsid w:val="00EC7586"/>
    <w:rsid w:val="00EC77A5"/>
    <w:rsid w:val="00ED0CCC"/>
    <w:rsid w:val="00ED0E90"/>
    <w:rsid w:val="00ED114B"/>
    <w:rsid w:val="00ED25E3"/>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ABC"/>
    <w:rsid w:val="00EE4273"/>
    <w:rsid w:val="00EE4476"/>
    <w:rsid w:val="00EE5898"/>
    <w:rsid w:val="00EE6402"/>
    <w:rsid w:val="00EF0197"/>
    <w:rsid w:val="00EF01D6"/>
    <w:rsid w:val="00EF0BC0"/>
    <w:rsid w:val="00EF0DE6"/>
    <w:rsid w:val="00EF11A2"/>
    <w:rsid w:val="00EF127A"/>
    <w:rsid w:val="00EF21D3"/>
    <w:rsid w:val="00EF2B07"/>
    <w:rsid w:val="00EF39DB"/>
    <w:rsid w:val="00EF3DEE"/>
    <w:rsid w:val="00EF449E"/>
    <w:rsid w:val="00EF4802"/>
    <w:rsid w:val="00EF5416"/>
    <w:rsid w:val="00EF5592"/>
    <w:rsid w:val="00EF65C9"/>
    <w:rsid w:val="00EF7740"/>
    <w:rsid w:val="00EF7B10"/>
    <w:rsid w:val="00F01E7A"/>
    <w:rsid w:val="00F02383"/>
    <w:rsid w:val="00F05D42"/>
    <w:rsid w:val="00F06507"/>
    <w:rsid w:val="00F078C3"/>
    <w:rsid w:val="00F07BFD"/>
    <w:rsid w:val="00F10C31"/>
    <w:rsid w:val="00F111EE"/>
    <w:rsid w:val="00F117E2"/>
    <w:rsid w:val="00F11C7F"/>
    <w:rsid w:val="00F130C3"/>
    <w:rsid w:val="00F13499"/>
    <w:rsid w:val="00F135FF"/>
    <w:rsid w:val="00F145F6"/>
    <w:rsid w:val="00F14A80"/>
    <w:rsid w:val="00F1548D"/>
    <w:rsid w:val="00F155C9"/>
    <w:rsid w:val="00F156DA"/>
    <w:rsid w:val="00F15AFF"/>
    <w:rsid w:val="00F16079"/>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3F80"/>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790"/>
    <w:rsid w:val="00F9381C"/>
    <w:rsid w:val="00F95EC9"/>
    <w:rsid w:val="00F9624E"/>
    <w:rsid w:val="00F97B81"/>
    <w:rsid w:val="00F97D83"/>
    <w:rsid w:val="00FA0C08"/>
    <w:rsid w:val="00FA0D83"/>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7"/>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5F86"/>
    <w:rsid w:val="00FE6BE4"/>
    <w:rsid w:val="00FE6C6C"/>
    <w:rsid w:val="00FE74ED"/>
    <w:rsid w:val="00FE7577"/>
    <w:rsid w:val="00FF042D"/>
    <w:rsid w:val="00FF0768"/>
    <w:rsid w:val="00FF0EAC"/>
    <w:rsid w:val="00FF15FA"/>
    <w:rsid w:val="00FF1B47"/>
    <w:rsid w:val="00FF395A"/>
    <w:rsid w:val="00FF4388"/>
    <w:rsid w:val="00FF4460"/>
    <w:rsid w:val="00FF53C4"/>
    <w:rsid w:val="00FF641F"/>
    <w:rsid w:val="00FF6736"/>
    <w:rsid w:val="00FF7134"/>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B66"/>
    <w:pPr>
      <w:spacing w:after="200" w:line="360" w:lineRule="auto"/>
      <w:jc w:val="both"/>
    </w:pPr>
    <w:rPr>
      <w:rFonts w:eastAsiaTheme="minorEastAsia" w:cstheme="minorBidi"/>
      <w:sz w:val="24"/>
      <w:szCs w:val="22"/>
    </w:rPr>
  </w:style>
  <w:style w:type="paragraph" w:styleId="Heading1">
    <w:name w:val="heading 1"/>
    <w:basedOn w:val="Normal"/>
    <w:next w:val="Normal"/>
    <w:link w:val="Heading1Char"/>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5723B1"/>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sid w:val="005723B1"/>
    <w:rPr>
      <w:sz w:val="16"/>
      <w:szCs w:val="16"/>
    </w:rPr>
  </w:style>
  <w:style w:type="paragraph" w:styleId="CommentText">
    <w:name w:val="annotation text"/>
    <w:basedOn w:val="Normal"/>
    <w:link w:val="CommentTextChar"/>
    <w:uiPriority w:val="99"/>
    <w:unhideWhenUsed/>
    <w:qFormat/>
    <w:rsid w:val="005723B1"/>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723B1"/>
    <w:rPr>
      <w:b/>
      <w:bCs/>
    </w:rPr>
  </w:style>
  <w:style w:type="paragraph" w:styleId="Footer">
    <w:name w:val="footer"/>
    <w:basedOn w:val="Normal"/>
    <w:link w:val="FooterChar"/>
    <w:uiPriority w:val="99"/>
    <w:unhideWhenUsed/>
    <w:qFormat/>
    <w:rsid w:val="005723B1"/>
    <w:pPr>
      <w:tabs>
        <w:tab w:val="center" w:pos="4320"/>
        <w:tab w:val="right" w:pos="8640"/>
      </w:tabs>
      <w:spacing w:after="0" w:line="240" w:lineRule="auto"/>
    </w:pPr>
  </w:style>
  <w:style w:type="paragraph" w:styleId="Header">
    <w:name w:val="header"/>
    <w:basedOn w:val="Normal"/>
    <w:link w:val="HeaderChar"/>
    <w:uiPriority w:val="99"/>
    <w:unhideWhenUsed/>
    <w:qFormat/>
    <w:rsid w:val="005723B1"/>
    <w:pPr>
      <w:tabs>
        <w:tab w:val="center" w:pos="4320"/>
        <w:tab w:val="right" w:pos="8640"/>
      </w:tabs>
      <w:spacing w:after="0" w:line="240" w:lineRule="auto"/>
    </w:pPr>
  </w:style>
  <w:style w:type="character" w:styleId="Hyperlink">
    <w:name w:val="Hyperlink"/>
    <w:basedOn w:val="DefaultParagraphFont"/>
    <w:uiPriority w:val="99"/>
    <w:unhideWhenUsed/>
    <w:qFormat/>
    <w:rsid w:val="005723B1"/>
    <w:rPr>
      <w:color w:val="0000FF"/>
      <w:u w:val="single"/>
    </w:rPr>
  </w:style>
  <w:style w:type="character" w:styleId="LineNumber">
    <w:name w:val="line number"/>
    <w:basedOn w:val="DefaultParagraphFont"/>
    <w:uiPriority w:val="99"/>
    <w:semiHidden/>
    <w:unhideWhenUsed/>
    <w:qFormat/>
    <w:rsid w:val="005723B1"/>
  </w:style>
  <w:style w:type="table" w:styleId="TableGrid">
    <w:name w:val="Table Grid"/>
    <w:basedOn w:val="TableNormal"/>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5723B1"/>
    <w:pPr>
      <w:ind w:left="720"/>
      <w:contextualSpacing/>
    </w:pPr>
  </w:style>
  <w:style w:type="character" w:customStyle="1" w:styleId="HeaderChar">
    <w:name w:val="Header Char"/>
    <w:basedOn w:val="DefaultParagraphFont"/>
    <w:link w:val="Header"/>
    <w:uiPriority w:val="99"/>
    <w:qFormat/>
    <w:rsid w:val="005723B1"/>
  </w:style>
  <w:style w:type="character" w:customStyle="1" w:styleId="FooterChar">
    <w:name w:val="Footer Char"/>
    <w:basedOn w:val="DefaultParagraphFont"/>
    <w:link w:val="Footer"/>
    <w:uiPriority w:val="99"/>
    <w:qFormat/>
    <w:rsid w:val="005723B1"/>
  </w:style>
  <w:style w:type="paragraph" w:customStyle="1" w:styleId="EndNoteBibliographyTitle">
    <w:name w:val="EndNote Bibliography Title"/>
    <w:basedOn w:val="Normal"/>
    <w:link w:val="EndNoteBibliographyTitle0"/>
    <w:qFormat/>
    <w:rsid w:val="005723B1"/>
    <w:pPr>
      <w:spacing w:after="0"/>
      <w:jc w:val="center"/>
    </w:pPr>
    <w:rPr>
      <w:rFonts w:ascii="Arial" w:hAnsi="Arial" w:cs="Arial"/>
      <w:sz w:val="28"/>
    </w:rPr>
  </w:style>
  <w:style w:type="character" w:customStyle="1" w:styleId="EndNoteBibliographyTitle0">
    <w:name w:val="EndNote Bibliography Title 字元"/>
    <w:basedOn w:val="DefaultParagraphFont"/>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Normal"/>
    <w:link w:val="EndNoteBibliography0"/>
    <w:qFormat/>
    <w:rsid w:val="005723B1"/>
    <w:pPr>
      <w:spacing w:line="240" w:lineRule="auto"/>
    </w:pPr>
    <w:rPr>
      <w:rFonts w:ascii="Arial" w:hAnsi="Arial" w:cs="Arial"/>
      <w:sz w:val="28"/>
    </w:rPr>
  </w:style>
  <w:style w:type="character" w:customStyle="1" w:styleId="EndNoteBibliography0">
    <w:name w:val="EndNote Bibliography 字元"/>
    <w:basedOn w:val="DefaultParagraphFont"/>
    <w:link w:val="EndNoteBibliography"/>
    <w:qFormat/>
    <w:rsid w:val="005723B1"/>
    <w:rPr>
      <w:rFonts w:ascii="Arial" w:eastAsiaTheme="minorEastAsia" w:hAnsi="Arial" w:cs="Arial"/>
      <w:sz w:val="28"/>
      <w:szCs w:val="22"/>
    </w:rPr>
  </w:style>
  <w:style w:type="character" w:customStyle="1" w:styleId="jtukpc">
    <w:name w:val="jtukpc"/>
    <w:basedOn w:val="DefaultParagraphFont"/>
    <w:qFormat/>
    <w:rsid w:val="005723B1"/>
  </w:style>
  <w:style w:type="character" w:customStyle="1" w:styleId="ynrlnc">
    <w:name w:val="ynrlnc"/>
    <w:basedOn w:val="DefaultParagraphFont"/>
    <w:qFormat/>
    <w:rsid w:val="005723B1"/>
  </w:style>
  <w:style w:type="character" w:customStyle="1" w:styleId="CommentTextChar">
    <w:name w:val="Comment Text Char"/>
    <w:basedOn w:val="DefaultParagraphFont"/>
    <w:link w:val="CommentText"/>
    <w:uiPriority w:val="99"/>
    <w:qFormat/>
    <w:rsid w:val="005723B1"/>
    <w:rPr>
      <w:sz w:val="20"/>
      <w:szCs w:val="20"/>
    </w:rPr>
  </w:style>
  <w:style w:type="character" w:customStyle="1" w:styleId="CommentSubjectChar">
    <w:name w:val="Comment Subject Char"/>
    <w:basedOn w:val="CommentTextChar"/>
    <w:link w:val="CommentSubject"/>
    <w:uiPriority w:val="99"/>
    <w:semiHidden/>
    <w:qFormat/>
    <w:rsid w:val="005723B1"/>
    <w:rPr>
      <w:b/>
      <w:bCs/>
      <w:sz w:val="20"/>
      <w:szCs w:val="20"/>
    </w:rPr>
  </w:style>
  <w:style w:type="character" w:customStyle="1" w:styleId="BalloonTextChar">
    <w:name w:val="Balloon Text Char"/>
    <w:basedOn w:val="DefaultParagraphFont"/>
    <w:link w:val="BalloonText"/>
    <w:uiPriority w:val="99"/>
    <w:semiHidden/>
    <w:qFormat/>
    <w:rsid w:val="005723B1"/>
    <w:rPr>
      <w:rFonts w:ascii="Segoe UI" w:hAnsi="Segoe UI" w:cs="Segoe UI"/>
      <w:sz w:val="18"/>
      <w:szCs w:val="18"/>
    </w:rPr>
  </w:style>
  <w:style w:type="table" w:customStyle="1" w:styleId="1">
    <w:name w:val="淺色網底1"/>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修訂1"/>
    <w:hidden/>
    <w:uiPriority w:val="99"/>
    <w:semiHidden/>
    <w:qFormat/>
    <w:rsid w:val="005723B1"/>
    <w:rPr>
      <w:rFonts w:ascii="Arial" w:eastAsiaTheme="minorEastAsia" w:hAnsi="Arial" w:cstheme="minorBidi"/>
      <w:sz w:val="28"/>
      <w:szCs w:val="22"/>
    </w:rPr>
  </w:style>
  <w:style w:type="character" w:customStyle="1" w:styleId="Heading1Char">
    <w:name w:val="Heading 1 Char"/>
    <w:basedOn w:val="DefaultParagraphFont"/>
    <w:link w:val="Heading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NoSpacing">
    <w:name w:val="No Spacing"/>
    <w:uiPriority w:val="99"/>
    <w:qFormat/>
    <w:rsid w:val="00F65180"/>
    <w:pPr>
      <w:pBdr>
        <w:top w:val="nil"/>
        <w:left w:val="nil"/>
        <w:bottom w:val="nil"/>
        <w:right w:val="nil"/>
        <w:between w:val="nil"/>
        <w:bar w:val="nil"/>
      </w:pBdr>
    </w:pPr>
    <w:rPr>
      <w:rFonts w:eastAsiaTheme="minorEastAsia"/>
      <w:sz w:val="24"/>
      <w:szCs w:val="24"/>
      <w:bdr w:val="nil"/>
      <w:lang w:eastAsia="en-US"/>
    </w:rPr>
  </w:style>
  <w:style w:type="paragraph" w:styleId="Revision">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35A657-B4D6-4348-94D8-3B969CE9B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59</TotalTime>
  <Pages>30</Pages>
  <Words>12617</Words>
  <Characters>71918</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84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Gen-Chang Hsu</cp:lastModifiedBy>
  <cp:revision>2280</cp:revision>
  <cp:lastPrinted>2023-12-04T20:20:00Z</cp:lastPrinted>
  <dcterms:created xsi:type="dcterms:W3CDTF">2020-10-12T14:12:00Z</dcterms:created>
  <dcterms:modified xsi:type="dcterms:W3CDTF">2024-08-23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